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369CFE" w14:textId="791E5128" w:rsidR="00E01E74" w:rsidRPr="00466E57" w:rsidRDefault="000623BF" w:rsidP="00EA738B">
      <w:pPr>
        <w:spacing w:line="480" w:lineRule="auto"/>
        <w:outlineLvl w:val="0"/>
      </w:pPr>
      <w:r w:rsidRPr="00466E57">
        <w:t>Patterns of variability</w:t>
      </w:r>
      <w:r w:rsidR="009A57A0">
        <w:t xml:space="preserve"> and stability</w:t>
      </w:r>
      <w:r w:rsidRPr="00466E57">
        <w:t xml:space="preserve"> in predation on marine fish</w:t>
      </w:r>
      <w:r w:rsidR="009A57A0">
        <w:t xml:space="preserve"> and the potential for predator control</w:t>
      </w:r>
    </w:p>
    <w:p w14:paraId="7DF68459" w14:textId="77777777" w:rsidR="000623BF" w:rsidRPr="00466E57" w:rsidRDefault="000623BF" w:rsidP="00EA738B">
      <w:pPr>
        <w:spacing w:line="480" w:lineRule="auto"/>
      </w:pPr>
    </w:p>
    <w:p w14:paraId="75403E05" w14:textId="77777777" w:rsidR="000623BF" w:rsidRPr="00466E57" w:rsidRDefault="000623BF" w:rsidP="00EA738B">
      <w:pPr>
        <w:spacing w:line="480" w:lineRule="auto"/>
        <w:outlineLvl w:val="0"/>
      </w:pPr>
      <w:r w:rsidRPr="00466E57">
        <w:t>Kiva L. Oken</w:t>
      </w:r>
      <w:r w:rsidRPr="00466E57">
        <w:rPr>
          <w:vertAlign w:val="superscript"/>
        </w:rPr>
        <w:t>1*</w:t>
      </w:r>
      <w:r w:rsidRPr="00466E57">
        <w:t>, Timothy E. Essington</w:t>
      </w:r>
      <w:r w:rsidRPr="00466E57">
        <w:rPr>
          <w:vertAlign w:val="superscript"/>
        </w:rPr>
        <w:t>2</w:t>
      </w:r>
      <w:r w:rsidR="008D7DCD" w:rsidRPr="00466E57">
        <w:t>, and others</w:t>
      </w:r>
    </w:p>
    <w:p w14:paraId="3C98310A" w14:textId="77777777" w:rsidR="000623BF" w:rsidRPr="00466E57" w:rsidRDefault="000623BF" w:rsidP="00EA738B">
      <w:pPr>
        <w:spacing w:line="480" w:lineRule="auto"/>
      </w:pPr>
    </w:p>
    <w:p w14:paraId="359E23C6" w14:textId="77777777" w:rsidR="000623BF" w:rsidRPr="00466E57" w:rsidRDefault="000623BF" w:rsidP="00EA738B">
      <w:pPr>
        <w:spacing w:line="480" w:lineRule="auto"/>
      </w:pPr>
      <w:r w:rsidRPr="00466E57">
        <w:rPr>
          <w:vertAlign w:val="superscript"/>
        </w:rPr>
        <w:t>1</w:t>
      </w:r>
      <w:r w:rsidRPr="00466E57">
        <w:t>Quantitative Ecology and Resource Management, University of Washington, Seattle, Washington, USA</w:t>
      </w:r>
    </w:p>
    <w:p w14:paraId="0ECF464A" w14:textId="77777777" w:rsidR="000623BF" w:rsidRPr="00466E57" w:rsidRDefault="000623BF" w:rsidP="00EA738B">
      <w:pPr>
        <w:spacing w:line="480" w:lineRule="auto"/>
      </w:pPr>
    </w:p>
    <w:p w14:paraId="40C832D0" w14:textId="77777777" w:rsidR="000623BF" w:rsidRPr="00466E57" w:rsidRDefault="000623BF" w:rsidP="00EA738B">
      <w:pPr>
        <w:spacing w:line="480" w:lineRule="auto"/>
      </w:pPr>
      <w:r w:rsidRPr="00466E57">
        <w:rPr>
          <w:vertAlign w:val="superscript"/>
        </w:rPr>
        <w:t>2</w:t>
      </w:r>
      <w:r w:rsidRPr="00466E57">
        <w:t>School of Aquatic and Fishery Sciences, University of Washington, Seattle, Washington, USA</w:t>
      </w:r>
    </w:p>
    <w:p w14:paraId="5B523CAA" w14:textId="77777777" w:rsidR="000623BF" w:rsidRPr="00466E57" w:rsidRDefault="000623BF" w:rsidP="00EA738B">
      <w:pPr>
        <w:spacing w:line="480" w:lineRule="auto"/>
      </w:pPr>
    </w:p>
    <w:p w14:paraId="7CEE1D32" w14:textId="11DB7993" w:rsidR="000623BF" w:rsidRPr="00466E57" w:rsidRDefault="000623BF" w:rsidP="00EA738B">
      <w:pPr>
        <w:spacing w:line="480" w:lineRule="auto"/>
      </w:pPr>
      <w:r w:rsidRPr="00466E57">
        <w:t xml:space="preserve">*Corresponding author: </w:t>
      </w:r>
      <w:hyperlink r:id="rId8" w:history="1">
        <w:r w:rsidR="00802A18" w:rsidRPr="00802A18">
          <w:rPr>
            <w:rStyle w:val="Hyperlink"/>
          </w:rPr>
          <w:t>okenk@uw</w:t>
        </w:r>
        <w:r w:rsidR="00802A18" w:rsidRPr="0048197F">
          <w:rPr>
            <w:rStyle w:val="Hyperlink"/>
          </w:rPr>
          <w:t>.edu</w:t>
        </w:r>
      </w:hyperlink>
    </w:p>
    <w:p w14:paraId="55E30664" w14:textId="77777777" w:rsidR="000623BF" w:rsidRPr="00466E57" w:rsidRDefault="000623BF" w:rsidP="00EA738B">
      <w:pPr>
        <w:spacing w:line="480" w:lineRule="auto"/>
      </w:pPr>
      <w:r w:rsidRPr="00466E57">
        <w:br w:type="page"/>
      </w:r>
    </w:p>
    <w:p w14:paraId="56420494" w14:textId="21F11CFD" w:rsidR="00896C9A" w:rsidRDefault="00CE3A47" w:rsidP="00EA738B">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 xml:space="preserve">The importance of predator consumption </w:t>
      </w:r>
      <w:r w:rsidR="00F418DF">
        <w:rPr>
          <w:rFonts w:cs="Times New Roman"/>
        </w:rPr>
        <w:t>in shaping</w:t>
      </w:r>
      <w:r w:rsidR="00F418DF" w:rsidRPr="00896C9A">
        <w:rPr>
          <w:rFonts w:cs="Times New Roman"/>
        </w:rPr>
        <w:t xml:space="preserve"> </w:t>
      </w:r>
      <w:r w:rsidR="00896C9A" w:rsidRPr="00896C9A">
        <w:rPr>
          <w:rFonts w:cs="Times New Roman"/>
        </w:rPr>
        <w:t>population, community, and ecosystem scale process</w:t>
      </w:r>
      <w:r w:rsidR="007A624E">
        <w:rPr>
          <w:rFonts w:cs="Times New Roman"/>
        </w:rPr>
        <w:t>es is an active area of study</w:t>
      </w:r>
      <w:r w:rsidR="00896C9A" w:rsidRPr="00896C9A">
        <w:rPr>
          <w:rFonts w:cs="Times New Roman"/>
        </w:rPr>
        <w:t>. In general, it is thought that predation is a more important structuring force in simple food webs with fewer and stronger trophic connections, and is less important in large compl</w:t>
      </w:r>
      <w:r w:rsidR="00956567">
        <w:rPr>
          <w:rFonts w:cs="Times New Roman"/>
        </w:rPr>
        <w:t>ex ecosystems</w:t>
      </w:r>
      <w:r w:rsidR="000454D9">
        <w:rPr>
          <w:rFonts w:cs="Times New Roman"/>
        </w:rPr>
        <w:t>.</w:t>
      </w:r>
      <w:r w:rsidR="00956567">
        <w:rPr>
          <w:rFonts w:cs="Times New Roman"/>
        </w:rPr>
        <w:t xml:space="preserve"> </w:t>
      </w:r>
      <w:r w:rsidR="000454D9">
        <w:rPr>
          <w:rFonts w:cs="Times New Roman"/>
        </w:rPr>
        <w:t>W</w:t>
      </w:r>
      <w:r w:rsidR="00896C9A" w:rsidRPr="00896C9A">
        <w:rPr>
          <w:rFonts w:cs="Times New Roman"/>
        </w:rPr>
        <w:t xml:space="preserve">hen there are </w:t>
      </w:r>
      <w:r w:rsidR="00825A8F">
        <w:rPr>
          <w:rFonts w:cs="Times New Roman"/>
        </w:rPr>
        <w:t>many</w:t>
      </w:r>
      <w:r w:rsidR="00424380">
        <w:rPr>
          <w:rFonts w:cs="Times New Roman"/>
        </w:rPr>
        <w:t xml:space="preserve"> </w:t>
      </w:r>
      <w:r w:rsidR="00896C9A" w:rsidRPr="00896C9A">
        <w:rPr>
          <w:rFonts w:cs="Times New Roman"/>
        </w:rPr>
        <w:t xml:space="preserve">predator populations, increases in one </w:t>
      </w:r>
      <w:r w:rsidR="00856DD9">
        <w:rPr>
          <w:rFonts w:cs="Times New Roman"/>
        </w:rPr>
        <w:t>can</w:t>
      </w:r>
      <w:r w:rsidR="00896C9A" w:rsidRPr="00896C9A">
        <w:rPr>
          <w:rFonts w:cs="Times New Roman"/>
        </w:rPr>
        <w:t xml:space="preserve"> </w:t>
      </w:r>
      <w:r w:rsidR="00CD333B">
        <w:rPr>
          <w:rFonts w:cs="Times New Roman"/>
        </w:rPr>
        <w:t>balance</w:t>
      </w:r>
      <w:r w:rsidR="001F4816">
        <w:rPr>
          <w:rFonts w:cs="Times New Roman"/>
        </w:rPr>
        <w:t xml:space="preserve"> out</w:t>
      </w:r>
      <w:r w:rsidR="000454D9">
        <w:rPr>
          <w:rFonts w:cs="Times New Roman"/>
        </w:rPr>
        <w:t xml:space="preserve"> declines in another, meaning</w:t>
      </w:r>
      <w:r w:rsidR="001F4816">
        <w:rPr>
          <w:rFonts w:cs="Times New Roman"/>
        </w:rPr>
        <w:t xml:space="preserve"> that</w:t>
      </w:r>
      <w:r w:rsidR="00066C98">
        <w:rPr>
          <w:rFonts w:cs="Times New Roman"/>
        </w:rPr>
        <w:t xml:space="preserve"> predator diversity</w:t>
      </w:r>
      <w:r w:rsidR="001F4816">
        <w:rPr>
          <w:rFonts w:cs="Times New Roman"/>
        </w:rPr>
        <w:t xml:space="preserve"> can stabilize the</w:t>
      </w:r>
      <w:r w:rsidR="00856DD9">
        <w:rPr>
          <w:rFonts w:cs="Times New Roman"/>
        </w:rPr>
        <w:t xml:space="preserve"> overall predation mortality</w:t>
      </w:r>
      <w:r w:rsidR="00896C9A" w:rsidRPr="00896C9A">
        <w:rPr>
          <w:rFonts w:cs="Times New Roman"/>
        </w:rPr>
        <w:t xml:space="preserve">. </w:t>
      </w:r>
      <w:r w:rsidR="001F4816">
        <w:rPr>
          <w:rFonts w:cs="Times New Roman"/>
        </w:rPr>
        <w:t>The degree to which this phenomenon occurs depends on the how population</w:t>
      </w:r>
      <w:r w:rsidR="00F962AB">
        <w:rPr>
          <w:rFonts w:cs="Times New Roman"/>
        </w:rPr>
        <w:t>s</w:t>
      </w:r>
      <w:r w:rsidR="001F4816">
        <w:rPr>
          <w:rFonts w:cs="Times New Roman"/>
        </w:rPr>
        <w:t xml:space="preserve"> within the predator assemblage vary. </w:t>
      </w:r>
      <w:r w:rsidR="00F962AB">
        <w:rPr>
          <w:rFonts w:cs="Times New Roman"/>
        </w:rPr>
        <w:t>The greatest dampening</w:t>
      </w:r>
      <w:r w:rsidR="00956567">
        <w:rPr>
          <w:rFonts w:cs="Times New Roman"/>
        </w:rPr>
        <w:t xml:space="preserve"> of variability</w:t>
      </w:r>
      <w:r w:rsidR="00F962AB">
        <w:rPr>
          <w:rFonts w:cs="Times New Roman"/>
        </w:rPr>
        <w:t xml:space="preserve"> occurs when populations vary asynchronously, consis</w:t>
      </w:r>
      <w:r w:rsidR="00CD333B">
        <w:rPr>
          <w:rFonts w:cs="Times New Roman"/>
        </w:rPr>
        <w:t>tent with compensatory dynamics, while</w:t>
      </w:r>
      <w:r w:rsidR="00F962AB">
        <w:rPr>
          <w:rFonts w:cs="Times New Roman"/>
        </w:rPr>
        <w:t xml:space="preserve"> </w:t>
      </w:r>
      <w:r w:rsidR="00CD333B">
        <w:rPr>
          <w:rFonts w:cs="Times New Roman"/>
        </w:rPr>
        <w:t>t</w:t>
      </w:r>
      <w:r w:rsidR="00F962AB">
        <w:rPr>
          <w:rFonts w:cs="Times New Roman"/>
        </w:rPr>
        <w:t xml:space="preserve">he least dampening occurs when populations vary synchronously, </w:t>
      </w:r>
      <w:r w:rsidR="00CD333B">
        <w:rPr>
          <w:rFonts w:cs="Times New Roman"/>
        </w:rPr>
        <w:t>possibly in response to a shared environmental driver or similar exploitation</w:t>
      </w:r>
      <w:r w:rsidR="00956567">
        <w:rPr>
          <w:rFonts w:cs="Times New Roman"/>
        </w:rPr>
        <w:t xml:space="preserve"> history</w:t>
      </w:r>
      <w:r w:rsidR="00896C9A" w:rsidRPr="00896C9A">
        <w:rPr>
          <w:rFonts w:cs="Times New Roman"/>
        </w:rPr>
        <w:t>. We utilized a database of biomasses of (mainly) c</w:t>
      </w:r>
      <w:r w:rsidR="00CD333B">
        <w:rPr>
          <w:rFonts w:cs="Times New Roman"/>
        </w:rPr>
        <w:t>ommercial fish species across ten</w:t>
      </w:r>
      <w:r w:rsidR="00896C9A" w:rsidRPr="00896C9A">
        <w:rPr>
          <w:rFonts w:cs="Times New Roman"/>
        </w:rPr>
        <w:t xml:space="preserve"> large marine ecosystems </w:t>
      </w:r>
      <w:r w:rsidR="00F418DF">
        <w:rPr>
          <w:rFonts w:cs="Times New Roman"/>
        </w:rPr>
        <w:t>paired with</w:t>
      </w:r>
      <w:r w:rsidR="00896C9A" w:rsidRPr="00896C9A">
        <w:rPr>
          <w:rFonts w:cs="Times New Roman"/>
        </w:rPr>
        <w:t xml:space="preserve"> mass-balance food web models of each system to </w:t>
      </w:r>
      <w:r w:rsidR="002271BF">
        <w:rPr>
          <w:rFonts w:cs="Times New Roman"/>
        </w:rPr>
        <w:t>develop a</w:t>
      </w:r>
      <w:r w:rsidR="000454D9">
        <w:rPr>
          <w:rFonts w:cs="Times New Roman"/>
        </w:rPr>
        <w:t xml:space="preserve"> novel</w:t>
      </w:r>
      <w:r w:rsidR="002271BF">
        <w:rPr>
          <w:rFonts w:cs="Times New Roman"/>
        </w:rPr>
        <w:t xml:space="preserve"> multi-component index of predation that allowed us to </w:t>
      </w:r>
      <w:r w:rsidR="00896C9A" w:rsidRPr="00896C9A">
        <w:rPr>
          <w:rFonts w:cs="Times New Roman"/>
        </w:rPr>
        <w:t>ask two main questions. First, how diverse are sources of preda</w:t>
      </w:r>
      <w:r w:rsidR="002271BF">
        <w:rPr>
          <w:rFonts w:cs="Times New Roman"/>
        </w:rPr>
        <w:t>tion in large marine ecosystems.</w:t>
      </w:r>
      <w:r w:rsidR="00896C9A" w:rsidRPr="00896C9A">
        <w:rPr>
          <w:rFonts w:cs="Times New Roman"/>
        </w:rPr>
        <w:t xml:space="preserve"> </w:t>
      </w:r>
      <w:r w:rsidR="002271BF">
        <w:rPr>
          <w:rFonts w:cs="Times New Roman"/>
        </w:rPr>
        <w:t>S</w:t>
      </w:r>
      <w:r w:rsidR="00896C9A" w:rsidRPr="00896C9A">
        <w:rPr>
          <w:rFonts w:cs="Times New Roman"/>
        </w:rPr>
        <w:t xml:space="preserve">econd, </w:t>
      </w:r>
      <w:r w:rsidR="000454D9">
        <w:rPr>
          <w:rFonts w:cs="Times New Roman"/>
        </w:rPr>
        <w:t>based on synchrony of the assemblages, h</w:t>
      </w:r>
      <w:r w:rsidR="00956567">
        <w:rPr>
          <w:rFonts w:cs="Times New Roman"/>
        </w:rPr>
        <w:t>ow much does diversity stabilize variability in predation pressure</w:t>
      </w:r>
      <w:r w:rsidR="000454D9">
        <w:rPr>
          <w:rFonts w:cs="Times New Roman"/>
        </w:rPr>
        <w:t>.</w:t>
      </w:r>
      <w:r w:rsidR="00896C9A" w:rsidRPr="00896C9A">
        <w:rPr>
          <w:rFonts w:cs="Times New Roman"/>
        </w:rPr>
        <w:t xml:space="preserve"> We found that the predator assemblages were only moderately diverse; approximately one-third of the assemblages had a single predator </w:t>
      </w:r>
      <w:r w:rsidR="00B2793C">
        <w:rPr>
          <w:rFonts w:cs="Times New Roman"/>
        </w:rPr>
        <w:t>group</w:t>
      </w:r>
      <w:r w:rsidR="00F418DF">
        <w:rPr>
          <w:rFonts w:cs="Times New Roman"/>
        </w:rPr>
        <w:t xml:space="preserve"> that accounted</w:t>
      </w:r>
      <w:r w:rsidR="00F418DF" w:rsidRPr="00896C9A">
        <w:rPr>
          <w:rFonts w:cs="Times New Roman"/>
        </w:rPr>
        <w:t xml:space="preserve"> </w:t>
      </w:r>
      <w:r w:rsidR="00896C9A" w:rsidRPr="00896C9A">
        <w:rPr>
          <w:rFonts w:cs="Times New Roman"/>
        </w:rPr>
        <w:t xml:space="preserve">for over half of all predation. </w:t>
      </w:r>
      <w:r w:rsidR="009657B6">
        <w:rPr>
          <w:rFonts w:cs="Times New Roman"/>
        </w:rPr>
        <w:t>Abundance</w:t>
      </w:r>
      <w:r w:rsidR="00527551">
        <w:rPr>
          <w:rFonts w:cs="Times New Roman"/>
        </w:rPr>
        <w:t>s</w:t>
      </w:r>
      <w:r w:rsidR="009657B6">
        <w:rPr>
          <w:rFonts w:cs="Times New Roman"/>
        </w:rPr>
        <w:t xml:space="preserve"> of predator populations </w:t>
      </w:r>
      <w:r w:rsidR="00E324D5">
        <w:rPr>
          <w:rFonts w:cs="Times New Roman"/>
        </w:rPr>
        <w:t xml:space="preserve">within </w:t>
      </w:r>
      <w:r w:rsidR="007902C6">
        <w:rPr>
          <w:rFonts w:cs="Times New Roman"/>
        </w:rPr>
        <w:t xml:space="preserve">these </w:t>
      </w:r>
      <w:r w:rsidR="00E324D5">
        <w:rPr>
          <w:rFonts w:cs="Times New Roman"/>
        </w:rPr>
        <w:t>assemblages generally varied independently of one another</w:t>
      </w:r>
      <w:r w:rsidR="000454D9">
        <w:rPr>
          <w:rFonts w:cs="Times New Roman"/>
        </w:rPr>
        <w:t xml:space="preserve"> (neither synchronous nor asynchronous), implying an intermediate stabilizing effect of predator diversity on predation mortality</w:t>
      </w:r>
      <w:r w:rsidR="00896C9A" w:rsidRPr="00896C9A">
        <w:rPr>
          <w:rFonts w:cs="Times New Roman"/>
        </w:rPr>
        <w:t xml:space="preserve">. However, we also </w:t>
      </w:r>
      <w:r w:rsidR="00F418DF">
        <w:rPr>
          <w:rFonts w:cs="Times New Roman"/>
        </w:rPr>
        <w:t>observed</w:t>
      </w:r>
      <w:r w:rsidR="00F418DF" w:rsidRPr="00896C9A">
        <w:rPr>
          <w:rFonts w:cs="Times New Roman"/>
        </w:rPr>
        <w:t xml:space="preserve"> </w:t>
      </w:r>
      <w:r w:rsidR="00896C9A" w:rsidRPr="00896C9A">
        <w:rPr>
          <w:rFonts w:cs="Times New Roman"/>
        </w:rPr>
        <w:t xml:space="preserve">ecosystems </w:t>
      </w:r>
      <w:r w:rsidR="00896C9A" w:rsidRPr="00896C9A">
        <w:rPr>
          <w:rFonts w:cs="Times New Roman"/>
        </w:rPr>
        <w:lastRenderedPageBreak/>
        <w:t>with</w:t>
      </w:r>
      <w:r w:rsidR="00E324D5">
        <w:rPr>
          <w:rFonts w:cs="Times New Roman"/>
        </w:rPr>
        <w:t xml:space="preserve"> </w:t>
      </w:r>
      <w:r w:rsidR="00E324D5">
        <w:rPr>
          <w:rFonts w:cs="Times New Roman"/>
        </w:rPr>
        <w:t xml:space="preserve">both </w:t>
      </w:r>
      <w:r w:rsidR="00E324D5">
        <w:rPr>
          <w:rFonts w:cs="Times New Roman"/>
        </w:rPr>
        <w:t xml:space="preserve">synchronous </w:t>
      </w:r>
      <w:r w:rsidR="00896C9A" w:rsidRPr="00896C9A">
        <w:rPr>
          <w:rFonts w:cs="Times New Roman"/>
        </w:rPr>
        <w:t>and asynchronous</w:t>
      </w:r>
      <w:r w:rsidR="00905436">
        <w:rPr>
          <w:rFonts w:cs="Times New Roman"/>
        </w:rPr>
        <w:t xml:space="preserve"> </w:t>
      </w:r>
      <w:r w:rsidR="00905436">
        <w:rPr>
          <w:rFonts w:cs="Times New Roman"/>
        </w:rPr>
        <w:t>predator assemblages</w:t>
      </w:r>
      <w:r w:rsidR="00896C9A" w:rsidRPr="00896C9A">
        <w:rPr>
          <w:rFonts w:cs="Times New Roman"/>
        </w:rPr>
        <w:t>. Assemblages that are either synchronous or that have low diversity have a greater potential to vary dramatically and</w:t>
      </w:r>
      <w:r w:rsidR="00F824F7">
        <w:rPr>
          <w:rFonts w:cs="Times New Roman"/>
        </w:rPr>
        <w:t xml:space="preserve"> induce</w:t>
      </w:r>
      <w:r w:rsidR="00896C9A" w:rsidRPr="00896C9A">
        <w:rPr>
          <w:rFonts w:cs="Times New Roman"/>
        </w:rPr>
        <w:t xml:space="preserve"> large-scale changes throughout the system. </w:t>
      </w:r>
      <w:r w:rsidR="006740C2">
        <w:rPr>
          <w:rFonts w:cs="Times New Roman"/>
        </w:rPr>
        <w:t>Q</w:t>
      </w:r>
      <w:r w:rsidR="00896C9A" w:rsidRPr="00896C9A">
        <w:rPr>
          <w:rFonts w:cs="Times New Roman"/>
        </w:rPr>
        <w:t>uantifying and understanding this potential</w:t>
      </w:r>
      <w:r w:rsidR="006740C2">
        <w:rPr>
          <w:rFonts w:cs="Times New Roman"/>
        </w:rPr>
        <w:t xml:space="preserve"> </w:t>
      </w:r>
      <w:r w:rsidR="00E523AB">
        <w:rPr>
          <w:rFonts w:cs="Times New Roman"/>
        </w:rPr>
        <w:t xml:space="preserve">can </w:t>
      </w:r>
      <w:r w:rsidR="006740C2">
        <w:rPr>
          <w:rFonts w:cs="Times New Roman"/>
        </w:rPr>
        <w:t xml:space="preserve">help identify systems </w:t>
      </w:r>
      <w:r w:rsidR="00E523AB">
        <w:rPr>
          <w:rFonts w:cs="Times New Roman"/>
        </w:rPr>
        <w:t>where</w:t>
      </w:r>
      <w:r w:rsidR="00896C9A" w:rsidRPr="00896C9A">
        <w:rPr>
          <w:rFonts w:cs="Times New Roman"/>
        </w:rPr>
        <w:t xml:space="preserve"> precautionary management of predators </w:t>
      </w:r>
      <w:r w:rsidR="00F20002">
        <w:rPr>
          <w:rFonts w:cs="Times New Roman"/>
        </w:rPr>
        <w:t>may</w:t>
      </w:r>
      <w:r w:rsidR="00896C9A">
        <w:rPr>
          <w:rFonts w:cs="Times New Roman"/>
        </w:rPr>
        <w:t xml:space="preserve"> be particularly </w:t>
      </w:r>
      <w:r w:rsidR="00E523AB">
        <w:rPr>
          <w:rFonts w:cs="Times New Roman"/>
        </w:rPr>
        <w:t>valuable</w:t>
      </w:r>
      <w:r w:rsidR="00896C9A">
        <w:rPr>
          <w:rFonts w:cs="Times New Roman"/>
        </w:rPr>
        <w:t>.</w:t>
      </w:r>
    </w:p>
    <w:p w14:paraId="1897007A" w14:textId="77777777" w:rsidR="00647999" w:rsidRDefault="00647999" w:rsidP="00EA738B">
      <w:pPr>
        <w:spacing w:before="100" w:beforeAutospacing="1" w:after="100" w:afterAutospacing="1" w:line="480" w:lineRule="auto"/>
        <w:rPr>
          <w:rFonts w:cs="Times New Roman"/>
        </w:rPr>
      </w:pPr>
    </w:p>
    <w:p w14:paraId="0D849196" w14:textId="2D469738" w:rsidR="000623BF" w:rsidRPr="00896C9A" w:rsidRDefault="00896C9A" w:rsidP="00EA738B">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r w:rsidR="00EF48DC">
        <w:rPr>
          <w:rFonts w:cs="Times New Roman"/>
        </w:rPr>
        <w:t>compensatory dynamics</w:t>
      </w:r>
      <w:r w:rsidR="000623BF" w:rsidRPr="00466E57">
        <w:rPr>
          <w:b/>
        </w:rPr>
        <w:br w:type="page"/>
      </w:r>
    </w:p>
    <w:p w14:paraId="31D1E08D" w14:textId="77777777" w:rsidR="000623BF" w:rsidRPr="00466E57" w:rsidRDefault="000623BF" w:rsidP="00EA738B">
      <w:pPr>
        <w:spacing w:line="480" w:lineRule="auto"/>
        <w:outlineLvl w:val="0"/>
        <w:rPr>
          <w:b/>
        </w:rPr>
      </w:pPr>
      <w:r w:rsidRPr="00466E57">
        <w:rPr>
          <w:b/>
        </w:rPr>
        <w:lastRenderedPageBreak/>
        <w:t>Introduction</w:t>
      </w:r>
    </w:p>
    <w:p w14:paraId="21F930E8" w14:textId="2CD763EC" w:rsidR="00D82D51" w:rsidRPr="008F5351" w:rsidRDefault="008F5351" w:rsidP="008F5351">
      <w:pPr>
        <w:widowControl w:val="0"/>
        <w:autoSpaceDE w:val="0"/>
        <w:autoSpaceDN w:val="0"/>
        <w:adjustRightInd w:val="0"/>
        <w:spacing w:line="480" w:lineRule="auto"/>
        <w:ind w:firstLine="720"/>
      </w:pPr>
      <w:r>
        <w:rPr>
          <w:rFonts w:cs="Times New Roman"/>
        </w:rPr>
        <w:t>U</w:t>
      </w:r>
      <w:r w:rsidR="00F84A1B">
        <w:rPr>
          <w:rFonts w:cs="Times New Roman"/>
        </w:rPr>
        <w:t>nderstanding what drives the population- and community-scale consequences of predator-prey interactions is a key question in ecology</w:t>
      </w:r>
      <w:r>
        <w:t xml:space="preserve">. </w:t>
      </w:r>
      <w:r w:rsidR="002D1392">
        <w:t xml:space="preserve">Food webs </w:t>
      </w:r>
      <w:r w:rsidR="00EF1334">
        <w:t xml:space="preserve">characterized by top-down regulation </w:t>
      </w:r>
      <w:r w:rsidR="001D7B3F" w:rsidRPr="00466E57">
        <w:rPr>
          <w:rFonts w:cs="Times New Roman"/>
        </w:rPr>
        <w:t>tend to have</w:t>
      </w:r>
      <w:r w:rsidR="002D1392">
        <w:rPr>
          <w:rFonts w:cs="Times New Roman"/>
        </w:rPr>
        <w:t xml:space="preserve"> </w:t>
      </w:r>
      <w:r w:rsidR="001D7B3F" w:rsidRPr="00466E57">
        <w:rPr>
          <w:rFonts w:cs="Times New Roman"/>
        </w:rPr>
        <w:t xml:space="preserve">dynamics that are </w:t>
      </w:r>
      <w:r w:rsidR="00DE586D">
        <w:rPr>
          <w:rFonts w:cs="Times New Roman"/>
        </w:rPr>
        <w:t>non-</w:t>
      </w:r>
      <w:r w:rsidR="001D7B3F" w:rsidRPr="00466E57">
        <w:rPr>
          <w:rFonts w:cs="Times New Roman"/>
        </w:rPr>
        <w:t xml:space="preserve">linear, </w:t>
      </w:r>
      <w:r w:rsidR="00DE586D">
        <w:rPr>
          <w:rFonts w:cs="Times New Roman"/>
        </w:rPr>
        <w:t>hard</w:t>
      </w:r>
      <w:r w:rsidR="00E01E74">
        <w:rPr>
          <w:rFonts w:cs="Times New Roman"/>
        </w:rPr>
        <w:t xml:space="preserve"> </w:t>
      </w:r>
      <w:r w:rsidR="001D7B3F" w:rsidRPr="00466E57">
        <w:rPr>
          <w:rFonts w:cs="Times New Roman"/>
        </w:rPr>
        <w:t xml:space="preserve">to understand, and </w:t>
      </w:r>
      <w:r w:rsidR="00E01E74">
        <w:rPr>
          <w:rFonts w:cs="Times New Roman"/>
        </w:rPr>
        <w:t>un</w:t>
      </w:r>
      <w:r w:rsidR="001D7B3F" w:rsidRPr="00466E57">
        <w:rPr>
          <w:rFonts w:cs="Times New Roman"/>
        </w:rPr>
        <w:t xml:space="preserve">predictable </w:t>
      </w:r>
      <w:r w:rsidR="001D7B3F" w:rsidRPr="00466E57">
        <w:rPr>
          <w:rFonts w:cs="Times New Roman"/>
        </w:rPr>
        <w:fldChar w:fldCharType="begin"/>
      </w:r>
      <w:r w:rsidR="00065D15">
        <w:rPr>
          <w:rFonts w:cs="Times New Roman"/>
        </w:rPr>
        <w:instrText xml:space="preserve"> ADDIN ZOTERO_ITEM CSL_CITATION {"citationID":"5d90f2t27","properties":{"formattedCitation":"{\\rtf (Pace {\\i{}et al.}, 1999)}","plainCitation":"(Pace et al., 1999)"},"citationItems":[{"id":1135,"uris":["http://zotero.org/users/783258/items/N3PUQVMP"],"uri":["http://zotero.org/users/783258/items/N3PUQVMP"],"itemData":{"id":1135,"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w:t>
      </w:r>
      <w:r w:rsidR="00E523AB">
        <w:rPr>
          <w:rFonts w:cs="Times New Roman"/>
        </w:rPr>
        <w:t>M</w:t>
      </w:r>
      <w:r w:rsidR="008B59A7">
        <w:rPr>
          <w:rFonts w:cs="Times New Roman"/>
        </w:rPr>
        <w:t>anagement of these food webs is difficult</w:t>
      </w:r>
      <w:r w:rsidR="001D7B3F" w:rsidRPr="00466E57">
        <w:rPr>
          <w:rFonts w:cs="Times New Roman"/>
        </w:rPr>
        <w:t xml:space="preserve"> due to their susceptibility to community shifts and </w:t>
      </w:r>
      <w:r w:rsidR="008B59A7">
        <w:rPr>
          <w:rFonts w:cs="Times New Roman"/>
        </w:rPr>
        <w:t>un</w:t>
      </w:r>
      <w:r w:rsidR="001D7B3F" w:rsidRPr="00466E57">
        <w:rPr>
          <w:rFonts w:cs="Times New Roman"/>
        </w:rPr>
        <w:t xml:space="preserve">predictable responses to </w:t>
      </w:r>
      <w:r w:rsidR="008B59A7">
        <w:rPr>
          <w:rFonts w:cs="Times New Roman"/>
        </w:rPr>
        <w:t xml:space="preserve">anthropogenic or environmental </w:t>
      </w:r>
      <w:r w:rsidR="003F1E83">
        <w:rPr>
          <w:rFonts w:cs="Times New Roman"/>
        </w:rPr>
        <w:t>perturbations</w:t>
      </w:r>
      <w:r w:rsidR="001D7B3F" w:rsidRPr="00466E57">
        <w:rPr>
          <w:rFonts w:cs="Times New Roman"/>
        </w:rPr>
        <w:t xml:space="preserve"> </w:t>
      </w:r>
      <w:r w:rsidR="001D7B3F" w:rsidRPr="00466E57">
        <w:rPr>
          <w:rFonts w:cs="Times New Roman"/>
        </w:rPr>
        <w:fldChar w:fldCharType="begin"/>
      </w:r>
      <w:r w:rsidR="00065D15">
        <w:rPr>
          <w:rFonts w:cs="Times New Roman"/>
        </w:rPr>
        <w:instrText xml:space="preserve"> ADDIN ZOTERO_ITEM CSL_CITATION {"citationID":"1470vvbdnd","properties":{"formattedCitation":"{\\rtf (Estes {\\i{}et al.}, 2011)}","plainCitation":"(Estes et al., 2011)"},"citationItems":[{"id":125,"uris":["http://zotero.org/users/783258/items/G4Z93MCX"],"uri":["http://zotero.org/users/783258/items/G4Z93MCX"],"itemData":{"id":125,"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065D15">
        <w:rPr>
          <w:rFonts w:cs="Times New Roman"/>
        </w:rPr>
        <w:instrText xml:space="preserve"> ADDIN ZOTERO_ITEM CSL_CITATION {"citationID":"rv8275ch8","properties":{"formattedCitation":"{\\rtf (Shurin {\\i{}et al.}, 2002)}","plainCitation":"(Shurin et al., 2002)"},"citationItems":[{"id":188,"uris":["http://zotero.org/users/783258/items/RTH2H2HU"],"uri":["http://zotero.org/users/783258/items/RTH2H2HU"],"itemData":{"id":188,"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337BD6">
        <w:rPr>
          <w:rFonts w:cs="Times New Roman"/>
        </w:rPr>
        <w:t>For example, b</w:t>
      </w:r>
      <w:r w:rsidR="005A68BF">
        <w:rPr>
          <w:rFonts w:cs="Times New Roman"/>
        </w:rPr>
        <w:t>oth p</w:t>
      </w:r>
      <w:r w:rsidR="00323C85">
        <w:rPr>
          <w:rFonts w:cs="Times New Roman"/>
        </w:rPr>
        <w:t xml:space="preserve">redation </w:t>
      </w:r>
      <w:r w:rsidR="002D5D57">
        <w:rPr>
          <w:rFonts w:cs="Times New Roman"/>
        </w:rPr>
        <w:fldChar w:fldCharType="begin"/>
      </w:r>
      <w:r w:rsidR="00065D15">
        <w:rPr>
          <w:rFonts w:cs="Times New Roman"/>
        </w:rPr>
        <w:instrText xml:space="preserve"> ADDIN ZOTERO_ITEM CSL_CITATION {"citationID":"1vq5at9vle","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2D5D57">
        <w:rPr>
          <w:rFonts w:cs="Times New Roman"/>
        </w:rPr>
        <w:fldChar w:fldCharType="separate"/>
      </w:r>
      <w:r w:rsidR="002D5D57" w:rsidRPr="002D5D57">
        <w:rPr>
          <w:rFonts w:ascii="Cambria"/>
        </w:rPr>
        <w:t>(Swain and Benoît, 2015)</w:t>
      </w:r>
      <w:r w:rsidR="002D5D57">
        <w:rPr>
          <w:rFonts w:cs="Times New Roman"/>
        </w:rPr>
        <w:fldChar w:fldCharType="end"/>
      </w:r>
      <w:r w:rsidR="005A68BF">
        <w:rPr>
          <w:rFonts w:cs="Times New Roman"/>
        </w:rPr>
        <w:t xml:space="preserve"> and</w:t>
      </w:r>
      <w:r w:rsidR="00E02A53">
        <w:rPr>
          <w:rFonts w:cs="Times New Roman"/>
        </w:rPr>
        <w:t xml:space="preserve"> climate</w:t>
      </w:r>
      <w:r w:rsidR="005A68BF">
        <w:rPr>
          <w:rFonts w:cs="Times New Roman"/>
        </w:rPr>
        <w:t xml:space="preserve"> </w:t>
      </w:r>
      <w:r w:rsidR="005A68BF">
        <w:rPr>
          <w:rFonts w:cs="Times New Roman"/>
        </w:rPr>
        <w:fldChar w:fldCharType="begin"/>
      </w:r>
      <w:r w:rsidR="00065D15">
        <w:rPr>
          <w:rFonts w:cs="Times New Roman"/>
        </w:rPr>
        <w:instrText xml:space="preserve"> ADDIN ZOTERO_ITEM CSL_CITATION {"citationID":"2ivgQAMP","properties":{"formattedCitation":"(Rose, 2004)","plainCitation":"(Rose, 2004)"},"citationItems":[{"id":1324,"uris":["http://zotero.org/users/783258/items/ID4K6763"],"uri":["http://zotero.org/users/783258/items/ID4K6763"],"itemData":{"id":1324,"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5A68BF">
        <w:rPr>
          <w:rFonts w:cs="Times New Roman"/>
        </w:rPr>
        <w:fldChar w:fldCharType="separate"/>
      </w:r>
      <w:r w:rsidR="00B5759A">
        <w:rPr>
          <w:rFonts w:cs="Times New Roman"/>
          <w:noProof/>
        </w:rPr>
        <w:t>(Rose, 2004)</w:t>
      </w:r>
      <w:r w:rsidR="005A68BF">
        <w:rPr>
          <w:rFonts w:cs="Times New Roman"/>
        </w:rPr>
        <w:fldChar w:fldCharType="end"/>
      </w:r>
      <w:r w:rsidR="005A68BF">
        <w:rPr>
          <w:rFonts w:cs="Times New Roman"/>
        </w:rPr>
        <w:t xml:space="preserve"> </w:t>
      </w:r>
      <w:r w:rsidR="006B5DE6">
        <w:rPr>
          <w:rFonts w:cs="Times New Roman"/>
        </w:rPr>
        <w:t>have</w:t>
      </w:r>
      <w:r w:rsidR="005A68BF">
        <w:rPr>
          <w:rFonts w:cs="Times New Roman"/>
        </w:rPr>
        <w:t xml:space="preserve"> explain</w:t>
      </w:r>
      <w:r w:rsidR="006B5DE6">
        <w:rPr>
          <w:rFonts w:cs="Times New Roman"/>
        </w:rPr>
        <w:t>ed</w:t>
      </w:r>
      <w:r w:rsidR="005A68BF">
        <w:rPr>
          <w:rFonts w:cs="Times New Roman"/>
        </w:rPr>
        <w:t xml:space="preserve"> </w:t>
      </w:r>
      <w:r w:rsidR="00337BD6">
        <w:rPr>
          <w:rFonts w:cs="Times New Roman"/>
        </w:rPr>
        <w:t xml:space="preserve">the </w:t>
      </w:r>
      <w:r w:rsidR="005A68BF">
        <w:rPr>
          <w:rFonts w:cs="Times New Roman"/>
        </w:rPr>
        <w:t>non-recovery of the same focal species</w:t>
      </w:r>
      <w:r w:rsidR="00323C85">
        <w:rPr>
          <w:rFonts w:cs="Times New Roman"/>
        </w:rPr>
        <w:t xml:space="preserve"> </w:t>
      </w:r>
      <w:r w:rsidR="00D62856">
        <w:rPr>
          <w:rFonts w:cs="Times New Roman"/>
        </w:rPr>
        <w:t>(</w:t>
      </w:r>
      <w:r w:rsidR="00C42CEB">
        <w:rPr>
          <w:rFonts w:cs="Times New Roman"/>
        </w:rPr>
        <w:t xml:space="preserve">Atlantic </w:t>
      </w:r>
      <w:r w:rsidR="00D62856">
        <w:rPr>
          <w:rFonts w:cs="Times New Roman"/>
        </w:rPr>
        <w:t xml:space="preserve">cod) </w:t>
      </w:r>
      <w:r w:rsidR="005A68BF">
        <w:rPr>
          <w:rFonts w:cs="Times New Roman"/>
        </w:rPr>
        <w:t xml:space="preserve">in </w:t>
      </w:r>
      <w:r w:rsidR="00C51FD8">
        <w:rPr>
          <w:rFonts w:cs="Times New Roman"/>
        </w:rPr>
        <w:t xml:space="preserve">two </w:t>
      </w:r>
      <w:r w:rsidR="00FE4BB2">
        <w:rPr>
          <w:rFonts w:cs="Times New Roman"/>
        </w:rPr>
        <w:t xml:space="preserve">nearby </w:t>
      </w:r>
      <w:r w:rsidR="005A68BF">
        <w:rPr>
          <w:rFonts w:cs="Times New Roman"/>
        </w:rPr>
        <w:t>ecosystems</w:t>
      </w:r>
      <w:r w:rsidR="00323C85">
        <w:rPr>
          <w:rFonts w:cs="Times New Roman"/>
        </w:rPr>
        <w:t>.</w:t>
      </w:r>
    </w:p>
    <w:p w14:paraId="5D94F663" w14:textId="778C6C2F" w:rsidR="009431F1" w:rsidRDefault="00F10CBB" w:rsidP="007F5AFD">
      <w:pPr>
        <w:widowControl w:val="0"/>
        <w:autoSpaceDE w:val="0"/>
        <w:autoSpaceDN w:val="0"/>
        <w:adjustRightInd w:val="0"/>
        <w:spacing w:line="480" w:lineRule="auto"/>
        <w:ind w:firstLine="720"/>
        <w:rPr>
          <w:rFonts w:cs="Times New Roman"/>
        </w:rPr>
      </w:pPr>
      <w:commentRangeStart w:id="0"/>
      <w:r w:rsidRPr="00741518">
        <w:rPr>
          <w:rFonts w:cs="Times New Roman"/>
        </w:rPr>
        <w:t xml:space="preserve">One </w:t>
      </w:r>
      <w:commentRangeEnd w:id="0"/>
      <w:r w:rsidR="00D5492C">
        <w:rPr>
          <w:rStyle w:val="CommentReference"/>
        </w:rPr>
        <w:commentReference w:id="0"/>
      </w:r>
      <w:r w:rsidR="00081814" w:rsidRPr="00741518">
        <w:rPr>
          <w:rFonts w:cs="Times New Roman"/>
        </w:rPr>
        <w:t xml:space="preserve">way to examine the strength of predator control </w:t>
      </w:r>
      <w:r w:rsidR="00462EE3">
        <w:rPr>
          <w:rFonts w:cs="Times New Roman"/>
        </w:rPr>
        <w:t xml:space="preserve">in a community </w:t>
      </w:r>
      <w:r w:rsidR="00081814" w:rsidRPr="00741518">
        <w:rPr>
          <w:rFonts w:cs="Times New Roman"/>
        </w:rPr>
        <w:t>is to quantify</w:t>
      </w:r>
      <w:r w:rsidRPr="00741518">
        <w:rPr>
          <w:rFonts w:cs="Times New Roman"/>
        </w:rPr>
        <w:t xml:space="preserve"> the extent to which </w:t>
      </w:r>
      <w:r w:rsidR="00A7784B" w:rsidRPr="00741518">
        <w:rPr>
          <w:rFonts w:cs="Times New Roman"/>
        </w:rPr>
        <w:t xml:space="preserve">changes in predator abundances </w:t>
      </w:r>
      <w:r w:rsidR="00A7784B">
        <w:rPr>
          <w:rFonts w:cs="Times New Roman"/>
        </w:rPr>
        <w:t xml:space="preserve">induce </w:t>
      </w:r>
      <w:r w:rsidRPr="00741518">
        <w:rPr>
          <w:rFonts w:cs="Times New Roman"/>
        </w:rPr>
        <w:t>changes in prey dynamics</w:t>
      </w:r>
      <w:r w:rsidR="00081814" w:rsidRPr="00741518">
        <w:rPr>
          <w:rFonts w:cs="Times New Roman"/>
        </w:rPr>
        <w:t xml:space="preserve"> </w:t>
      </w:r>
      <w:r w:rsidR="00081814" w:rsidRPr="00741518">
        <w:rPr>
          <w:rFonts w:cs="Times New Roman"/>
        </w:rPr>
        <w:fldChar w:fldCharType="begin"/>
      </w:r>
      <w:r w:rsidR="00081814" w:rsidRPr="00741518">
        <w:rPr>
          <w:rFonts w:cs="Times New Roman"/>
        </w:rPr>
        <w:instrText xml:space="preserve"> ADDIN ZOTERO_ITEM CSL_CITATION {"citationID":"mt14LySQ","properties":{"formattedCitation":"(MacArthur, 1955; Paine, 1980)","plainCitation":"(MacArthur, 1955; Paine, 1980)"},"citationItems":[{"id":1382,"uris":["http://zotero.org/users/783258/items/6ZTBKTQI"],"uri":["http://zotero.org/users/783258/items/6ZTBKTQI"],"itemData":{"id":1382,"type":"article-journal","title":"Fluctuations of Animal Populations and a Measure of Community Stability","container-title":"Ecology","page":"533-536","volume":"36","issue":"3","source":"JSTOR","DOI":"10.2307/1929601","ISSN":"0012-9658","journalAbbreviation":"Ecology","author":[{"family":"MacArthur","given":"Robert"}],"issued":{"date-parts":[["1955"]]}}},{"id":87,"uris":["http://zotero.org/users/783258/items/AJVBK2HU"],"uri":["http://zotero.org/users/783258/items/AJVBK2HU"],"itemData":{"id":87,"type":"article-journal","title":"Food Webs: Linkage, Interaction Strength and Community Infrastructure","container-title":"Journal of Animal Ecology","page":"667-685","volume":"49","issue":"3","source":"Open WorldCat","ISSN":"0021-8790","shortTitle":"Food Webs","language":"English","author":[{"family":"Paine","given":"R. T"}],"issued":{"date-parts":[["1980"]]}}}],"schema":"https://github.com/citation-style-language/schema/raw/master/csl-citation.json"} </w:instrText>
      </w:r>
      <w:r w:rsidR="00081814" w:rsidRPr="00741518">
        <w:rPr>
          <w:rFonts w:cs="Times New Roman"/>
        </w:rPr>
        <w:fldChar w:fldCharType="separate"/>
      </w:r>
      <w:r w:rsidR="00081814" w:rsidRPr="00741518">
        <w:rPr>
          <w:rFonts w:cs="Times New Roman"/>
          <w:noProof/>
        </w:rPr>
        <w:t>(MacArthur, 1955; Paine, 1980)</w:t>
      </w:r>
      <w:r w:rsidR="00081814" w:rsidRPr="00741518">
        <w:rPr>
          <w:rFonts w:cs="Times New Roman"/>
        </w:rPr>
        <w:fldChar w:fldCharType="end"/>
      </w:r>
      <w:r w:rsidRPr="00741518">
        <w:rPr>
          <w:rFonts w:cs="Times New Roman"/>
        </w:rPr>
        <w:t>.</w:t>
      </w:r>
      <w:r w:rsidR="008424A1" w:rsidRPr="00741518">
        <w:rPr>
          <w:rFonts w:cs="Times New Roman"/>
        </w:rPr>
        <w:t xml:space="preserve"> Mechanistically</w:t>
      </w:r>
      <w:r w:rsidR="006B3594">
        <w:rPr>
          <w:rFonts w:cs="Times New Roman"/>
        </w:rPr>
        <w:t>, this</w:t>
      </w:r>
      <w:r w:rsidR="008424A1" w:rsidRPr="00741518">
        <w:rPr>
          <w:rFonts w:cs="Times New Roman"/>
        </w:rPr>
        <w:t xml:space="preserve"> mea</w:t>
      </w:r>
      <w:r w:rsidR="00005D5D" w:rsidRPr="00741518">
        <w:rPr>
          <w:rFonts w:cs="Times New Roman"/>
        </w:rPr>
        <w:t>ns that</w:t>
      </w:r>
      <w:r w:rsidR="00081814" w:rsidRPr="00741518">
        <w:rPr>
          <w:rFonts w:cs="Times New Roman"/>
        </w:rPr>
        <w:t xml:space="preserve"> prey</w:t>
      </w:r>
      <w:r w:rsidR="00005D5D">
        <w:rPr>
          <w:rFonts w:cs="Times New Roman"/>
        </w:rPr>
        <w:t xml:space="preserve"> vital rates </w:t>
      </w:r>
      <w:r w:rsidR="00065D15">
        <w:rPr>
          <w:rFonts w:cs="Times New Roman"/>
        </w:rPr>
        <w:t xml:space="preserve">(principally, natural mortality) </w:t>
      </w:r>
      <w:r w:rsidR="008B20E3">
        <w:rPr>
          <w:rFonts w:cs="Times New Roman"/>
        </w:rPr>
        <w:t xml:space="preserve">exhibit changes through time in response to changes in </w:t>
      </w:r>
      <w:r w:rsidR="00065D15">
        <w:rPr>
          <w:rFonts w:cs="Times New Roman"/>
        </w:rPr>
        <w:t xml:space="preserve">the </w:t>
      </w:r>
      <w:r w:rsidR="008B20E3">
        <w:rPr>
          <w:rFonts w:cs="Times New Roman"/>
        </w:rPr>
        <w:t>predator landscape.</w:t>
      </w:r>
      <w:r w:rsidR="00760A7C">
        <w:rPr>
          <w:rFonts w:cs="Times New Roman"/>
        </w:rPr>
        <w:t xml:space="preserve"> </w:t>
      </w:r>
      <w:r w:rsidR="00530B0D">
        <w:rPr>
          <w:rFonts w:cs="Times New Roman"/>
        </w:rPr>
        <w:t>T</w:t>
      </w:r>
      <w:r w:rsidR="00760A7C">
        <w:rPr>
          <w:rFonts w:cs="Times New Roman"/>
        </w:rPr>
        <w:t>he strength of predator control</w:t>
      </w:r>
      <w:r w:rsidR="00DB0AD1">
        <w:rPr>
          <w:rFonts w:cs="Times New Roman"/>
        </w:rPr>
        <w:t xml:space="preserve"> then</w:t>
      </w:r>
      <w:r w:rsidR="007C2471">
        <w:rPr>
          <w:rFonts w:cs="Times New Roman"/>
        </w:rPr>
        <w:t xml:space="preserve"> depends </w:t>
      </w:r>
      <w:r w:rsidR="002E0EE3">
        <w:rPr>
          <w:rFonts w:cs="Times New Roman"/>
        </w:rPr>
        <w:t xml:space="preserve">both </w:t>
      </w:r>
      <w:r w:rsidR="007C2471">
        <w:rPr>
          <w:rFonts w:cs="Times New Roman"/>
        </w:rPr>
        <w:t xml:space="preserve">on </w:t>
      </w:r>
      <w:r w:rsidR="00065D15">
        <w:rPr>
          <w:rFonts w:cs="Times New Roman"/>
        </w:rPr>
        <w:t xml:space="preserve">how much the predator landscape </w:t>
      </w:r>
      <w:r w:rsidR="002F41CA">
        <w:rPr>
          <w:rFonts w:cs="Times New Roman"/>
        </w:rPr>
        <w:t xml:space="preserve">varies </w:t>
      </w:r>
      <w:r w:rsidR="00065D15">
        <w:rPr>
          <w:rFonts w:cs="Times New Roman"/>
        </w:rPr>
        <w:t xml:space="preserve">through time </w:t>
      </w:r>
      <w:r w:rsidR="00F13A45">
        <w:rPr>
          <w:rFonts w:cs="Times New Roman"/>
        </w:rPr>
        <w:t xml:space="preserve">and </w:t>
      </w:r>
      <w:r w:rsidR="007C2471">
        <w:rPr>
          <w:rFonts w:cs="Times New Roman"/>
        </w:rPr>
        <w:t xml:space="preserve">how sensitive </w:t>
      </w:r>
      <w:r w:rsidR="00541253">
        <w:rPr>
          <w:rFonts w:cs="Times New Roman"/>
        </w:rPr>
        <w:t xml:space="preserve">prey </w:t>
      </w:r>
      <w:r w:rsidR="007C2471">
        <w:rPr>
          <w:rFonts w:cs="Times New Roman"/>
        </w:rPr>
        <w:t xml:space="preserve">vital rates are to </w:t>
      </w:r>
      <w:r w:rsidR="00952F3C">
        <w:rPr>
          <w:rFonts w:cs="Times New Roman"/>
        </w:rPr>
        <w:t>such variations</w:t>
      </w:r>
      <w:r w:rsidR="007C2471">
        <w:rPr>
          <w:rFonts w:cs="Times New Roman"/>
        </w:rPr>
        <w:t xml:space="preserve"> </w:t>
      </w:r>
      <w:r w:rsidR="00065D15">
        <w:rPr>
          <w:rFonts w:cs="Times New Roman"/>
        </w:rPr>
        <w:fldChar w:fldCharType="begin"/>
      </w:r>
      <w:r w:rsidR="00065D15">
        <w:rPr>
          <w:rFonts w:cs="Times New Roman"/>
        </w:rPr>
        <w:instrText xml:space="preserve"> ADDIN ZOTERO_ITEM CSL_CITATION {"citationID":"11pn0chn1e","properties":{"formattedCitation":"(Essington and Hansson, 2004)","plainCitation":"(Essington and Hansson, 2004)"},"citationItems":[{"id":1482,"uris":["http://zotero.org/users/783258/items/PTQ4BB34"],"uri":["http://zotero.org/users/783258/items/PTQ4BB34"],"itemData":{"id":1482,"type":"article-journal","title":"Predator-dependent functional responses and interaction strengths in a natural food web","container-title":"Canadian Journal of Fisheries and Aquatic Sciences","page":"2215-2226","volume":"61","issue":"11","source":"NRC Research Press","abstract":"Predator-dependent functional responses decouple predation mortality from fluctuations in predator abundance and therefore can prevent strong \"top-down\" interaction strengths in food webs. We evaluated whether contrasts in the functional response of Baltic Sea cod (Gadus morhua) were consistent with the contrasting population dynamics of two prey species, herring (Clupea harengus) and sprat (Sprattus sprattus): sprat abundance increased nearly threefold following a sharp decline in the cod population (a strong interaction), whereas herring abundance failed to increase (a weak interaction). We found striking differences in the functional response of cod on alternative prey, and these were consistent with the observed patterns in interaction strengths. Cod predation was the dominant source of mortality for age-1 and age-2 sprat but was only important for age-1 herring. Moreover, the magnitude of predation mortality on age-1 and age-2 sprat was highly sensitive to cod biomass, whereas predation mortality on ..., Les réponses fonctionnelles qui dépendent des prédateurs peuvent éliminer le lien entre la mortalité due à la prédation et les fluctuations d'abondance des prédateurs et ainsi empêcher le développement d'importantes forces d'interaction de type \"descendant\" dans les réseaux trophiques. Nous avons vérifié si les différences de réponses fonctionnelles de la morue franche de la Baltique (Gadus morhua) étaient compatibles avec les dynamiques de population distinctes de deux de ses proies, le hareng atlantique (Clupea harengus) et le sprat (Sprattus sprattus) : l'abondance du sprat a augmenté de trois fois après une chute rapide de la population de morues (interaction forte), alors que celle du hareng n'a pas augmenté (interaction faible). Il existe d'importantes différences dans la réponse fonctionnelle de la morue à ces deux proies, différences qui s'accordent aux patterns de forces d'interaction observés. La prédation par les morues est la cause principale de mortalité des sprats d'âges 1 et 2, mais elle n'...","DOI":"10.1139/f04-146","ISSN":"0706-652X","journalAbbreviation":"Can. J. Fish. Aquat. Sci.","author":[{"family":"Essington","given":"Timothy E"},{"family":"Hansson","given":"Sture"}],"issued":{"date-parts":[["2004",11,1]]}}}],"schema":"https://github.com/citation-style-language/schema/raw/master/csl-citation.json"} </w:instrText>
      </w:r>
      <w:r w:rsidR="00065D15">
        <w:rPr>
          <w:rFonts w:cs="Times New Roman"/>
        </w:rPr>
        <w:fldChar w:fldCharType="separate"/>
      </w:r>
      <w:r w:rsidR="00065D15">
        <w:rPr>
          <w:rFonts w:cs="Times New Roman"/>
          <w:noProof/>
        </w:rPr>
        <w:t>(Essington and Hansson, 2004)</w:t>
      </w:r>
      <w:r w:rsidR="00065D15">
        <w:rPr>
          <w:rFonts w:cs="Times New Roman"/>
        </w:rPr>
        <w:fldChar w:fldCharType="end"/>
      </w:r>
      <w:r w:rsidR="007C2471">
        <w:rPr>
          <w:rFonts w:cs="Times New Roman"/>
        </w:rPr>
        <w:t>.</w:t>
      </w:r>
      <w:r w:rsidR="008B20E3">
        <w:rPr>
          <w:rFonts w:cs="Times New Roman"/>
        </w:rPr>
        <w:t xml:space="preserve"> </w:t>
      </w:r>
      <w:r w:rsidR="00223F2F">
        <w:rPr>
          <w:rFonts w:cs="Times New Roman"/>
        </w:rPr>
        <w:t>In complex speciose systems, e</w:t>
      </w:r>
      <w:r w:rsidR="00640C42" w:rsidRPr="00466E57">
        <w:rPr>
          <w:rFonts w:cs="Times New Roman"/>
        </w:rPr>
        <w:t>cologi</w:t>
      </w:r>
      <w:r w:rsidR="00640C42">
        <w:rPr>
          <w:rFonts w:cs="Times New Roman"/>
        </w:rPr>
        <w:t>sts o</w:t>
      </w:r>
      <w:r w:rsidR="00640C42" w:rsidRPr="00466E57">
        <w:rPr>
          <w:rFonts w:cs="Times New Roman"/>
        </w:rPr>
        <w:t>ften predict that</w:t>
      </w:r>
      <w:r w:rsidR="00223F2F">
        <w:rPr>
          <w:rFonts w:cs="Times New Roman"/>
        </w:rPr>
        <w:t xml:space="preserve"> </w:t>
      </w:r>
      <w:r w:rsidR="00223F2F" w:rsidRPr="00466E57">
        <w:rPr>
          <w:rFonts w:cs="Times New Roman"/>
        </w:rPr>
        <w:t xml:space="preserve">prey </w:t>
      </w:r>
      <w:r w:rsidR="00223F2F">
        <w:rPr>
          <w:rFonts w:cs="Times New Roman"/>
        </w:rPr>
        <w:t xml:space="preserve">should </w:t>
      </w:r>
      <w:r w:rsidR="00223F2F" w:rsidRPr="00466E57">
        <w:rPr>
          <w:rFonts w:cs="Times New Roman"/>
        </w:rPr>
        <w:t>experience a relatively constant rate of predation</w:t>
      </w:r>
      <w:r w:rsidR="00223F2F">
        <w:rPr>
          <w:rFonts w:cs="Times New Roman"/>
        </w:rPr>
        <w:t xml:space="preserve"> because </w:t>
      </w:r>
      <w:r w:rsidR="00C7266F">
        <w:rPr>
          <w:rFonts w:cs="Times New Roman"/>
        </w:rPr>
        <w:t xml:space="preserve">prey </w:t>
      </w:r>
      <w:r w:rsidR="009F7BEA" w:rsidRPr="00466E57">
        <w:rPr>
          <w:rFonts w:cs="Times New Roman"/>
        </w:rPr>
        <w:t>are subject to</w:t>
      </w:r>
      <w:r w:rsidR="00397B37">
        <w:rPr>
          <w:rFonts w:cs="Times New Roman"/>
        </w:rPr>
        <w:t xml:space="preserve"> a </w:t>
      </w:r>
      <w:r w:rsidR="009F7BEA" w:rsidRPr="00466E57">
        <w:rPr>
          <w:rFonts w:cs="Times New Roman"/>
        </w:rPr>
        <w:t>diverse assemblage of predators whose temporal dynamics are not synchronized</w:t>
      </w:r>
      <w:r w:rsidR="007E3880">
        <w:rPr>
          <w:rFonts w:cs="Times New Roman"/>
        </w:rPr>
        <w:t xml:space="preserve">, </w:t>
      </w:r>
      <w:r w:rsidR="009A2F43">
        <w:rPr>
          <w:rFonts w:cs="Times New Roman"/>
        </w:rPr>
        <w:t>diminishing</w:t>
      </w:r>
      <w:r w:rsidR="007E3880">
        <w:rPr>
          <w:rFonts w:cs="Times New Roman"/>
        </w:rPr>
        <w:t xml:space="preserve"> the influence of </w:t>
      </w:r>
      <w:r w:rsidR="008F3724">
        <w:rPr>
          <w:rFonts w:cs="Times New Roman"/>
        </w:rPr>
        <w:t>fluctuations</w:t>
      </w:r>
      <w:r w:rsidR="007E3880">
        <w:rPr>
          <w:rFonts w:cs="Times New Roman"/>
        </w:rPr>
        <w:t xml:space="preserve"> in a single population</w:t>
      </w:r>
      <w:r w:rsidR="009A2F43">
        <w:rPr>
          <w:rFonts w:cs="Times New Roman"/>
        </w:rPr>
        <w:t xml:space="preserve"> </w:t>
      </w:r>
      <w:r w:rsidR="009A2F43" w:rsidRPr="00466E57">
        <w:rPr>
          <w:rFonts w:cs="Times New Roman"/>
        </w:rPr>
        <w:fldChar w:fldCharType="begin"/>
      </w:r>
      <w:r w:rsidR="009A2F43">
        <w:rPr>
          <w:rFonts w:cs="Times New Roman"/>
        </w:rPr>
        <w:instrText xml:space="preserve"> ADDIN ZOTERO_ITEM CSL_CITATION {"citationID":"PFyStVHa","properties":{"unsorted":true,"formattedCitation":"(Power, 1992; Polis and Strong, 1996)","plainCitation":"(Power, 1992; Polis and Strong, 1996)"},"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215,"uris":["http://zotero.org/users/783258/items/VCTS8WT6"],"uri":["http://zotero.org/users/783258/items/VCTS8WT6"],"itemData":{"id":215,"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9A2F43" w:rsidRPr="00466E57">
        <w:rPr>
          <w:rFonts w:cs="Times New Roman"/>
        </w:rPr>
        <w:fldChar w:fldCharType="separate"/>
      </w:r>
      <w:r w:rsidR="009A2F43">
        <w:rPr>
          <w:rFonts w:cs="Times New Roman"/>
          <w:noProof/>
        </w:rPr>
        <w:t xml:space="preserve">(Power, 1992; Polis </w:t>
      </w:r>
      <w:r w:rsidR="009A2F43">
        <w:rPr>
          <w:rFonts w:cs="Times New Roman"/>
          <w:noProof/>
        </w:rPr>
        <w:lastRenderedPageBreak/>
        <w:t>and Strong, 1996)</w:t>
      </w:r>
      <w:r w:rsidR="009A2F43" w:rsidRPr="00466E57">
        <w:rPr>
          <w:rFonts w:cs="Times New Roman"/>
        </w:rPr>
        <w:fldChar w:fldCharType="end"/>
      </w:r>
      <w:r w:rsidR="009F7BEA" w:rsidRPr="00466E57">
        <w:rPr>
          <w:rFonts w:cs="Times New Roman"/>
        </w:rPr>
        <w:t>.</w:t>
      </w:r>
      <w:r w:rsidR="00556F32">
        <w:rPr>
          <w:rFonts w:cs="Times New Roman"/>
        </w:rPr>
        <w:t xml:space="preserve"> This stability in the predator landscape reduces the strength of predator control </w:t>
      </w:r>
      <w:r w:rsidR="00556F32">
        <w:rPr>
          <w:rFonts w:cs="Times New Roman"/>
        </w:rPr>
        <w:fldChar w:fldCharType="begin"/>
      </w:r>
      <w:r w:rsidR="00556F32">
        <w:rPr>
          <w:rFonts w:cs="Times New Roman"/>
        </w:rPr>
        <w:instrText xml:space="preserve"> ADDIN ZOTERO_ITEM CSL_CITATION {"citationID":"ocbsv4d2a","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556F32">
        <w:rPr>
          <w:rFonts w:cs="Times New Roman"/>
        </w:rPr>
        <w:fldChar w:fldCharType="separate"/>
      </w:r>
      <w:r w:rsidR="00556F32">
        <w:rPr>
          <w:rFonts w:cs="Times New Roman"/>
          <w:noProof/>
        </w:rPr>
        <w:t>(Strong, 1992)</w:t>
      </w:r>
      <w:r w:rsidR="00556F32">
        <w:rPr>
          <w:rFonts w:cs="Times New Roman"/>
        </w:rPr>
        <w:fldChar w:fldCharType="end"/>
      </w:r>
      <w:r w:rsidR="00A923D2">
        <w:rPr>
          <w:rFonts w:cs="Times New Roman"/>
        </w:rPr>
        <w:t>.</w:t>
      </w:r>
      <w:r w:rsidR="009F7BEA" w:rsidRPr="00466E57">
        <w:rPr>
          <w:rFonts w:cs="Times New Roman"/>
        </w:rPr>
        <w:t xml:space="preserve"> </w:t>
      </w:r>
      <w:r w:rsidR="00B11C94">
        <w:rPr>
          <w:rFonts w:cs="Times New Roman"/>
        </w:rPr>
        <w:t>K</w:t>
      </w:r>
      <w:r w:rsidR="009F7BEA">
        <w:rPr>
          <w:rFonts w:cs="Times New Roman"/>
        </w:rPr>
        <w:t xml:space="preserve">eystone species </w:t>
      </w:r>
      <w:r w:rsidR="009F7BEA">
        <w:rPr>
          <w:rFonts w:cs="Times New Roman"/>
        </w:rPr>
        <w:fldChar w:fldCharType="begin"/>
      </w:r>
      <w:r w:rsidR="009F7BEA">
        <w:rPr>
          <w:rFonts w:cs="Times New Roman"/>
        </w:rPr>
        <w:instrText xml:space="preserve"> ADDIN ZOTERO_ITEM CSL_CITATION {"citationID":"1joglnrfdm","properties":{"formattedCitation":"(Paine, 1966)","plainCitation":"(Paine, 1966)"},"citationItems":[{"id":1384,"uris":["http://zotero.org/users/783258/items/WHMF75A4"],"uri":["http://zotero.org/users/783258/items/WHMF75A4"],"itemData":{"id":1384,"type":"article-journal","title":"Food web complexity and species diversity","container-title":"American Naturalist","page":"65–75","source":"Google Scholar","author":[{"family":"Paine","given":"Robert T."}],"issued":{"date-parts":[["1966"]]}}}],"schema":"https://github.com/citation-style-language/schema/raw/master/csl-citation.json"} </w:instrText>
      </w:r>
      <w:r w:rsidR="009F7BEA">
        <w:rPr>
          <w:rFonts w:cs="Times New Roman"/>
        </w:rPr>
        <w:fldChar w:fldCharType="separate"/>
      </w:r>
      <w:r w:rsidR="009F7BEA">
        <w:rPr>
          <w:rFonts w:cs="Times New Roman"/>
          <w:noProof/>
        </w:rPr>
        <w:t>(Paine, 1966)</w:t>
      </w:r>
      <w:r w:rsidR="009F7BEA">
        <w:rPr>
          <w:rFonts w:cs="Times New Roman"/>
        </w:rPr>
        <w:fldChar w:fldCharType="end"/>
      </w:r>
      <w:r w:rsidR="009F7BEA">
        <w:rPr>
          <w:rFonts w:cs="Times New Roman"/>
        </w:rPr>
        <w:t xml:space="preserve"> are uncommon, and the sheer </w:t>
      </w:r>
      <w:r w:rsidR="007F5AFD">
        <w:rPr>
          <w:rFonts w:cs="Times New Roman"/>
        </w:rPr>
        <w:t>number</w:t>
      </w:r>
      <w:r w:rsidR="009F7BEA">
        <w:rPr>
          <w:rFonts w:cs="Times New Roman"/>
        </w:rPr>
        <w:t xml:space="preserve"> of predator populations generally prevents “community-level” trophic cascades – those that impact the entire system rather than specific species – from occurring </w:t>
      </w:r>
      <w:r w:rsidR="009F7BEA">
        <w:rPr>
          <w:rFonts w:cs="Times New Roman"/>
        </w:rPr>
        <w:fldChar w:fldCharType="begin"/>
      </w:r>
      <w:r w:rsidR="009F7BEA">
        <w:rPr>
          <w:rFonts w:cs="Times New Roman"/>
        </w:rPr>
        <w:instrText xml:space="preserve"> ADDIN ZOTERO_ITEM CSL_CITATION {"citationID":"9vmlmc198","properties":{"formattedCitation":"(Polis, 1999)","plainCitation":"(Polis, 1999)"},"citationItems":[{"id":1309,"uris":["http://zotero.org/users/783258/items/KBK7G46M"],"uri":["http://zotero.org/users/783258/items/KBK7G46M"],"itemData":{"id":1309,"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9F7BEA">
        <w:rPr>
          <w:rFonts w:cs="Times New Roman"/>
        </w:rPr>
        <w:fldChar w:fldCharType="separate"/>
      </w:r>
      <w:r w:rsidR="009F7BEA">
        <w:rPr>
          <w:rFonts w:cs="Times New Roman"/>
          <w:noProof/>
        </w:rPr>
        <w:t>(Polis, 1999)</w:t>
      </w:r>
      <w:r w:rsidR="009F7BEA">
        <w:rPr>
          <w:rFonts w:cs="Times New Roman"/>
        </w:rPr>
        <w:fldChar w:fldCharType="end"/>
      </w:r>
      <w:r w:rsidR="009F7BEA" w:rsidRPr="00466E57">
        <w:rPr>
          <w:rFonts w:cs="Times New Roman"/>
        </w:rPr>
        <w:t xml:space="preserve">. </w:t>
      </w:r>
      <w:r w:rsidR="009F7BEA">
        <w:rPr>
          <w:rFonts w:cs="Times New Roman"/>
        </w:rPr>
        <w:t xml:space="preserve">However, </w:t>
      </w:r>
      <w:r w:rsidR="001A75CE">
        <w:rPr>
          <w:rFonts w:cs="Times New Roman"/>
        </w:rPr>
        <w:t>diverse predator landscapes do</w:t>
      </w:r>
      <w:r w:rsidR="002B4B2C">
        <w:rPr>
          <w:rFonts w:cs="Times New Roman"/>
        </w:rPr>
        <w:t xml:space="preserve"> not</w:t>
      </w:r>
      <w:r w:rsidR="009F7BEA">
        <w:rPr>
          <w:rFonts w:cs="Times New Roman"/>
        </w:rPr>
        <w:t xml:space="preserve"> render dramatic community cascades impossible</w:t>
      </w:r>
      <w:r w:rsidR="009F7BEA" w:rsidRPr="00466E57">
        <w:rPr>
          <w:rFonts w:cs="Times New Roman"/>
        </w:rPr>
        <w:t xml:space="preserve"> </w:t>
      </w:r>
      <w:r w:rsidR="009F7BEA">
        <w:rPr>
          <w:rFonts w:cs="Times New Roman"/>
        </w:rPr>
        <w:t xml:space="preserve">if </w:t>
      </w:r>
      <w:r w:rsidR="009F7BEA" w:rsidRPr="00466E57">
        <w:rPr>
          <w:rFonts w:cs="Times New Roman"/>
        </w:rPr>
        <w:t xml:space="preserve">exploitation </w:t>
      </w:r>
      <w:r w:rsidR="009F7BEA">
        <w:rPr>
          <w:rFonts w:cs="Times New Roman"/>
        </w:rPr>
        <w:t xml:space="preserve">or any other driver suddenly </w:t>
      </w:r>
      <w:r w:rsidR="009F7BEA" w:rsidRPr="00466E57">
        <w:rPr>
          <w:rFonts w:cs="Times New Roman"/>
        </w:rPr>
        <w:t>depletes the entire guild of predators</w:t>
      </w:r>
      <w:r w:rsidR="009F7BEA">
        <w:rPr>
          <w:rFonts w:cs="Times New Roman"/>
        </w:rPr>
        <w:t xml:space="preserve"> at once </w:t>
      </w:r>
      <w:r w:rsidR="009F7BEA">
        <w:rPr>
          <w:rFonts w:cs="Times New Roman"/>
        </w:rPr>
        <w:fldChar w:fldCharType="begin"/>
      </w:r>
      <w:r w:rsidR="009F7BEA">
        <w:rPr>
          <w:rFonts w:cs="Times New Roman"/>
        </w:rPr>
        <w:instrText xml:space="preserve"> ADDIN ZOTERO_ITEM CSL_CITATION {"citationID":"25j51ejcun","properties":{"formattedCitation":"(Baum and Worm, 2009)","plainCitation":"(Baum and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9F7BEA">
        <w:rPr>
          <w:rFonts w:cs="Times New Roman"/>
        </w:rPr>
        <w:fldChar w:fldCharType="separate"/>
      </w:r>
      <w:r w:rsidR="009F7BEA">
        <w:rPr>
          <w:rFonts w:cs="Times New Roman"/>
          <w:noProof/>
        </w:rPr>
        <w:t>(Baum and Worm, 2009)</w:t>
      </w:r>
      <w:r w:rsidR="009F7BEA">
        <w:rPr>
          <w:rFonts w:cs="Times New Roman"/>
        </w:rPr>
        <w:fldChar w:fldCharType="end"/>
      </w:r>
      <w:r w:rsidR="009F7BEA">
        <w:rPr>
          <w:rFonts w:cs="Times New Roman"/>
        </w:rPr>
        <w:t>.</w:t>
      </w:r>
    </w:p>
    <w:p w14:paraId="5EC1F657" w14:textId="563D03BE" w:rsidR="00FE5277" w:rsidRPr="00466E57" w:rsidRDefault="00163CD4" w:rsidP="00EA738B">
      <w:pPr>
        <w:widowControl w:val="0"/>
        <w:autoSpaceDE w:val="0"/>
        <w:autoSpaceDN w:val="0"/>
        <w:adjustRightInd w:val="0"/>
        <w:spacing w:line="480" w:lineRule="auto"/>
        <w:ind w:firstLine="720"/>
        <w:rPr>
          <w:rFonts w:cs="Times New Roman"/>
        </w:rPr>
      </w:pPr>
      <w:r>
        <w:rPr>
          <w:rFonts w:cs="Times New Roman"/>
        </w:rPr>
        <w:t xml:space="preserve">The degree to which diversity </w:t>
      </w:r>
      <w:r w:rsidR="00EF1AAE">
        <w:rPr>
          <w:rFonts w:cs="Times New Roman"/>
        </w:rPr>
        <w:t>dampens fluctuations of</w:t>
      </w:r>
      <w:r w:rsidR="008529E0">
        <w:rPr>
          <w:rFonts w:cs="Times New Roman"/>
        </w:rPr>
        <w:t xml:space="preserve"> the entire predator </w:t>
      </w:r>
      <w:r w:rsidR="00547F52">
        <w:rPr>
          <w:rFonts w:cs="Times New Roman"/>
        </w:rPr>
        <w:t>assemblage</w:t>
      </w:r>
      <w:r w:rsidR="00DD0341">
        <w:rPr>
          <w:rFonts w:cs="Times New Roman"/>
        </w:rPr>
        <w:t>, potentially decreasing susceptibility of prey to predator control,</w:t>
      </w:r>
      <w:r>
        <w:rPr>
          <w:rFonts w:cs="Times New Roman"/>
        </w:rPr>
        <w:t xml:space="preserve"> depends on </w:t>
      </w:r>
      <w:r w:rsidR="0014570B">
        <w:rPr>
          <w:rFonts w:cs="Times New Roman"/>
        </w:rPr>
        <w:t xml:space="preserve">how predator populations vary with respect to one another (Fig. 1). </w:t>
      </w:r>
      <w:r w:rsidR="00A2379B">
        <w:rPr>
          <w:rFonts w:cs="Times New Roman"/>
        </w:rPr>
        <w:t>First, c</w:t>
      </w:r>
      <w:r w:rsidR="00FE5277" w:rsidRPr="00466E57">
        <w:rPr>
          <w:rFonts w:cs="Times New Roman"/>
        </w:rPr>
        <w:t>ompensatory dynamics</w:t>
      </w:r>
      <w:r w:rsidR="00A2379B">
        <w:rPr>
          <w:rFonts w:cs="Times New Roman"/>
        </w:rPr>
        <w:t xml:space="preserve"> occur</w:t>
      </w:r>
      <w:r w:rsidR="00FE5277" w:rsidRPr="00466E57">
        <w:rPr>
          <w:rFonts w:cs="Times New Roman"/>
        </w:rPr>
        <w:t xml:space="preserve"> in diverse assemblages of similar species that have complementary responses to the environment, resulting in </w:t>
      </w:r>
      <w:r w:rsidR="00FE5277" w:rsidRPr="00AA2CEB">
        <w:rPr>
          <w:rFonts w:cs="Times New Roman"/>
          <w:i/>
        </w:rPr>
        <w:t>asynchronous</w:t>
      </w:r>
      <w:r w:rsidR="00FE5277" w:rsidRPr="00466E57">
        <w:rPr>
          <w:rFonts w:cs="Times New Roman"/>
        </w:rPr>
        <w:t xml:space="preserve"> populations </w:t>
      </w:r>
      <w:r w:rsidR="00FE5277" w:rsidRPr="00466E57">
        <w:rPr>
          <w:rFonts w:cs="Times New Roman"/>
        </w:rPr>
        <w:fldChar w:fldCharType="begin"/>
      </w:r>
      <w:r w:rsidR="00065D15">
        <w:rPr>
          <w:rFonts w:cs="Times New Roman"/>
        </w:rPr>
        <w:instrText xml:space="preserve"> ADDIN ZOTERO_ITEM CSL_CITATION {"citationID":"1ofd5q4i17","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A2CEB">
        <w:rPr>
          <w:rFonts w:cs="Times New Roman"/>
        </w:rPr>
        <w:t xml:space="preserve">; this </w:t>
      </w:r>
      <w:r w:rsidR="00BF48B8">
        <w:rPr>
          <w:rFonts w:cs="Times New Roman"/>
        </w:rPr>
        <w:t xml:space="preserve">asynchrony </w:t>
      </w:r>
      <w:r w:rsidR="00AA2CEB">
        <w:rPr>
          <w:rFonts w:cs="Times New Roman"/>
        </w:rPr>
        <w:t>leads to the strongest relationship between diversity of the predator</w:t>
      </w:r>
      <w:r w:rsidR="00547F52">
        <w:rPr>
          <w:rFonts w:cs="Times New Roman"/>
        </w:rPr>
        <w:t xml:space="preserve"> assemblage</w:t>
      </w:r>
      <w:r w:rsidR="00AA2CEB">
        <w:rPr>
          <w:rFonts w:cs="Times New Roman"/>
        </w:rPr>
        <w:t xml:space="preserve"> and its temporal stability</w:t>
      </w:r>
      <w:r w:rsidR="00AD00F0" w:rsidRPr="00466E57">
        <w:rPr>
          <w:rFonts w:cs="Times New Roman"/>
        </w:rPr>
        <w:t>.</w:t>
      </w:r>
      <w:r w:rsidR="00FE5277" w:rsidRPr="00466E57">
        <w:rPr>
          <w:rFonts w:cs="Times New Roman"/>
        </w:rPr>
        <w:t xml:space="preserve"> </w:t>
      </w:r>
      <w:r w:rsidR="00A2379B">
        <w:rPr>
          <w:rFonts w:cs="Times New Roman"/>
        </w:rPr>
        <w:t xml:space="preserve">The idea of compensatory dynamics hypothesizes that species within communities have evolved to maximize </w:t>
      </w:r>
      <w:r w:rsidR="00E523AB">
        <w:rPr>
          <w:rFonts w:cs="Times New Roman"/>
        </w:rPr>
        <w:t xml:space="preserve">utilized </w:t>
      </w:r>
      <w:r w:rsidR="00A2379B">
        <w:rPr>
          <w:rFonts w:cs="Times New Roman"/>
        </w:rPr>
        <w:t>niche space, so that</w:t>
      </w:r>
      <w:r w:rsidR="00FE5277" w:rsidRPr="00466E57">
        <w:rPr>
          <w:rFonts w:cs="Times New Roman"/>
        </w:rPr>
        <w:t xml:space="preserve"> </w:t>
      </w:r>
      <w:r w:rsidR="00BF7296">
        <w:rPr>
          <w:rFonts w:cs="Times New Roman"/>
        </w:rPr>
        <w:t xml:space="preserve">changes in </w:t>
      </w:r>
      <w:r w:rsidR="00FE5277" w:rsidRPr="00466E57">
        <w:rPr>
          <w:rFonts w:cs="Times New Roman"/>
        </w:rPr>
        <w:t xml:space="preserve">one </w:t>
      </w:r>
      <w:r w:rsidR="004C2C45">
        <w:rPr>
          <w:rFonts w:cs="Times New Roman"/>
        </w:rPr>
        <w:t>species</w:t>
      </w:r>
      <w:r w:rsidR="00A5508C">
        <w:rPr>
          <w:rFonts w:cs="Times New Roman"/>
        </w:rPr>
        <w:t xml:space="preserve"> </w:t>
      </w:r>
      <w:r w:rsidR="00FE5277" w:rsidRPr="00466E57">
        <w:rPr>
          <w:rFonts w:cs="Times New Roman"/>
        </w:rPr>
        <w:t xml:space="preserve">compensat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065D15">
        <w:rPr>
          <w:rFonts w:cs="Times New Roman"/>
        </w:rPr>
        <w:instrText xml:space="preserve"> ADDIN ZOTERO_ITEM CSL_CITATION {"citationID":"RGdtJsm5","properties":{"formattedCitation":"(Tilman, 1996)","plainCitation":"(Tilman, 1996)"},"citationItems":[{"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w:t>
      </w:r>
      <w:r w:rsidR="00552F8F">
        <w:rPr>
          <w:rFonts w:cs="Times New Roman"/>
        </w:rPr>
        <w:t xml:space="preserve"> Such systems should be least susceptible to predator control. </w:t>
      </w:r>
      <w:r w:rsidR="00451115">
        <w:rPr>
          <w:rFonts w:cs="Times New Roman"/>
        </w:rPr>
        <w:t>Second</w:t>
      </w:r>
      <w:r w:rsidR="00EC5E16">
        <w:rPr>
          <w:rFonts w:cs="Times New Roman"/>
        </w:rPr>
        <w:t>,</w:t>
      </w:r>
      <w:r w:rsidR="006A4C13">
        <w:rPr>
          <w:rFonts w:cs="Times New Roman"/>
        </w:rPr>
        <w:t xml:space="preserve"> </w:t>
      </w:r>
      <w:r w:rsidR="00EF1AAE">
        <w:rPr>
          <w:rFonts w:cs="Times New Roman"/>
        </w:rPr>
        <w:t xml:space="preserve">under </w:t>
      </w:r>
      <w:r w:rsidR="006A4C13">
        <w:rPr>
          <w:rFonts w:cs="Times New Roman"/>
        </w:rPr>
        <w:t>statistical averaging</w:t>
      </w:r>
      <w:r w:rsidR="00EF1AAE">
        <w:rPr>
          <w:rFonts w:cs="Times New Roman"/>
        </w:rPr>
        <w:t>,</w:t>
      </w:r>
      <w:r w:rsidR="006A4C13">
        <w:rPr>
          <w:rFonts w:cs="Times New Roman"/>
        </w:rPr>
        <w:t xml:space="preserve"> </w:t>
      </w:r>
      <w:r w:rsidR="00BC57CA" w:rsidRPr="00466E57">
        <w:rPr>
          <w:rFonts w:cs="Times New Roman"/>
        </w:rPr>
        <w:t>populations</w:t>
      </w:r>
      <w:r w:rsidR="006A4C13">
        <w:rPr>
          <w:rFonts w:cs="Times New Roman"/>
        </w:rPr>
        <w:t xml:space="preserve"> </w:t>
      </w:r>
      <w:r w:rsidR="00451115">
        <w:rPr>
          <w:rFonts w:cs="Times New Roman"/>
        </w:rPr>
        <w:t xml:space="preserve">vary </w:t>
      </w:r>
      <w:r w:rsidR="000F5E51" w:rsidRPr="00AA2CEB">
        <w:rPr>
          <w:rFonts w:cs="Times New Roman"/>
          <w:i/>
        </w:rPr>
        <w:t>independent</w:t>
      </w:r>
      <w:r w:rsidR="00B91783" w:rsidRPr="00AA2CEB">
        <w:rPr>
          <w:rFonts w:cs="Times New Roman"/>
          <w:i/>
        </w:rPr>
        <w:t>ly</w:t>
      </w:r>
      <w:r w:rsidR="00B91783">
        <w:rPr>
          <w:rFonts w:cs="Times New Roman"/>
        </w:rPr>
        <w:t xml:space="preserve"> of one another</w:t>
      </w:r>
      <w:r w:rsidR="009119FF">
        <w:rPr>
          <w:rFonts w:cs="Times New Roman"/>
        </w:rPr>
        <w:t>,</w:t>
      </w:r>
      <w:r w:rsidR="00451115">
        <w:rPr>
          <w:rFonts w:cs="Times New Roman"/>
        </w:rPr>
        <w:t xml:space="preserve"> so</w:t>
      </w:r>
      <w:r w:rsidR="004C2C45">
        <w:rPr>
          <w:rFonts w:cs="Times New Roman"/>
        </w:rPr>
        <w:t xml:space="preserve"> that</w:t>
      </w:r>
      <w:r w:rsidR="00451115">
        <w:rPr>
          <w:rFonts w:cs="Times New Roman"/>
        </w:rPr>
        <w:t xml:space="preserve"> </w:t>
      </w:r>
      <w:r w:rsidR="00B91783">
        <w:rPr>
          <w:rFonts w:cs="Times New Roman"/>
        </w:rPr>
        <w:t>as species are added to the system, the</w:t>
      </w:r>
      <w:r w:rsidR="00323A0F">
        <w:rPr>
          <w:rFonts w:cs="Times New Roman"/>
        </w:rPr>
        <w:t>ir</w:t>
      </w:r>
      <w:r w:rsidR="00B91783">
        <w:rPr>
          <w:rFonts w:cs="Times New Roman"/>
        </w:rPr>
        <w:t xml:space="preserve"> fluctuations become more likely to balance each other out</w:t>
      </w:r>
      <w:r w:rsidR="00451115">
        <w:rPr>
          <w:rFonts w:cs="Times New Roman"/>
        </w:rPr>
        <w:t xml:space="preserve"> </w:t>
      </w:r>
      <w:r w:rsidR="000F5E51" w:rsidRPr="00466E57">
        <w:rPr>
          <w:rFonts w:cs="Times New Roman"/>
        </w:rPr>
        <w:fldChar w:fldCharType="begin"/>
      </w:r>
      <w:r w:rsidR="00065D15">
        <w:rPr>
          <w:rFonts w:cs="Times New Roman"/>
        </w:rPr>
        <w:instrText xml:space="preserve"> ADDIN ZOTERO_ITEM CSL_CITATION {"citationID":"tI18Q5vh","properties":{"formattedCitation":"{\\rtf (Doak {\\i{}et al.}, 1998)}","plainCitation":"(Doak et al., 1998)"},"citationItems":[{"id":1248,"uris":["http://zotero.org/users/783258/items/QNWKCKE2"],"ur</w:instrText>
      </w:r>
      <w:r w:rsidR="00065D15">
        <w:rPr>
          <w:rFonts w:cs="Times New Roman" w:hint="eastAsia"/>
        </w:rPr>
        <w:instrText>i":["http://zotero.org/users/783258/items/QNWKCKE2"],"itemData":{"id":1248,"type":"article-journal","title":"The Statistical Inevitability of Stability</w:instrText>
      </w:r>
      <w:r w:rsidR="00065D15">
        <w:rPr>
          <w:rFonts w:cs="Times New Roman" w:hint="eastAsia"/>
        </w:rPr>
        <w:instrText>‐</w:instrText>
      </w:r>
      <w:r w:rsidR="00065D15">
        <w:rPr>
          <w:rFonts w:cs="Times New Roman" w:hint="eastAsia"/>
        </w:rPr>
        <w:instrText>Diversity Relationships in Community Ecology","container-title":"The American Naturalist","page":"264-2</w:instrText>
      </w:r>
      <w:r w:rsidR="00065D15">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065D15">
        <w:rPr>
          <w:rFonts w:cs="Times New Roman" w:hint="eastAsia"/>
        </w:rPr>
        <w:instrText>bility. Empirical studies showing positive stability</w:instrText>
      </w:r>
      <w:r w:rsidR="00065D15">
        <w:rPr>
          <w:rFonts w:cs="Times New Roman" w:hint="eastAsia"/>
        </w:rPr>
        <w:instrText>‐</w:instrText>
      </w:r>
      <w:r w:rsidR="00065D15">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065D15">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065D15">
        <w:rPr>
          <w:rFonts w:cs="Times New Roman" w:hint="eastAsia"/>
        </w:rPr>
        <w:instrText>real communities, we fit a simple simulation model to Tilman's grassland community. Our results indicate that statistical averaging might play a substantial role in explaining stability</w:instrText>
      </w:r>
      <w:r w:rsidR="00065D15">
        <w:rPr>
          <w:rFonts w:cs="Times New Roman" w:hint="eastAsia"/>
        </w:rPr>
        <w:instrText>‐</w:instrText>
      </w:r>
      <w:r w:rsidR="00065D15">
        <w:rPr>
          <w:rFonts w:cs="Times New Roman" w:hint="eastAsia"/>
        </w:rPr>
        <w:instrText>diversity correlations for this and other systems. Models of statisti</w:instrText>
      </w:r>
      <w:r w:rsidR="00065D15">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E7E0D">
        <w:rPr>
          <w:rFonts w:cs="Times New Roman"/>
        </w:rPr>
        <w:t>, resulting in an intermediate level of stabilization</w:t>
      </w:r>
      <w:r w:rsidR="000F5E51" w:rsidRPr="00466E57">
        <w:rPr>
          <w:rFonts w:cs="Times New Roman"/>
        </w:rPr>
        <w:t xml:space="preserve">. </w:t>
      </w:r>
      <w:r w:rsidR="00547F52">
        <w:rPr>
          <w:rFonts w:cs="Times New Roman"/>
        </w:rPr>
        <w:t xml:space="preserve">Finally, </w:t>
      </w:r>
      <w:r w:rsidR="00A55606">
        <w:rPr>
          <w:rFonts w:cs="Times New Roman"/>
        </w:rPr>
        <w:t xml:space="preserve">if </w:t>
      </w:r>
      <w:r w:rsidR="00547F52">
        <w:rPr>
          <w:rFonts w:cs="Times New Roman"/>
        </w:rPr>
        <w:t>p</w:t>
      </w:r>
      <w:r w:rsidR="00A22FE3">
        <w:rPr>
          <w:rFonts w:cs="Times New Roman"/>
        </w:rPr>
        <w:t>redator</w:t>
      </w:r>
      <w:r w:rsidR="00A55606">
        <w:rPr>
          <w:rFonts w:cs="Times New Roman"/>
        </w:rPr>
        <w:t xml:space="preserve"> populations exhibit similar responses to a shared environmental driver, or have similar histories of exploitation, predator populations will be</w:t>
      </w:r>
      <w:r w:rsidR="00A22FE3">
        <w:rPr>
          <w:rFonts w:cs="Times New Roman"/>
        </w:rPr>
        <w:t xml:space="preserve"> </w:t>
      </w:r>
      <w:r w:rsidR="00A22FE3" w:rsidRPr="00A55606">
        <w:rPr>
          <w:rFonts w:cs="Times New Roman"/>
          <w:i/>
        </w:rPr>
        <w:t>synchronou</w:t>
      </w:r>
      <w:r w:rsidR="00DD0341">
        <w:rPr>
          <w:rFonts w:cs="Times New Roman"/>
          <w:i/>
        </w:rPr>
        <w:t>s</w:t>
      </w:r>
      <w:r w:rsidR="00BF53B5">
        <w:rPr>
          <w:rFonts w:cs="Times New Roman"/>
          <w:i/>
        </w:rPr>
        <w:t xml:space="preserve"> </w:t>
      </w:r>
      <w:r w:rsidR="00BF53B5">
        <w:rPr>
          <w:rFonts w:cs="Times New Roman"/>
        </w:rPr>
        <w:fldChar w:fldCharType="begin"/>
      </w:r>
      <w:r w:rsidR="00BF53B5">
        <w:rPr>
          <w:rFonts w:cs="Times New Roman"/>
        </w:rPr>
        <w:instrText xml:space="preserve"> ADDIN ZOTERO_ITEM CSL_CITATION {"citationID":"1m53ktbmk","properties":{"formattedCitation":"(Baum and Worm, 2009)","plainCitation":"(Baum and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BF53B5">
        <w:rPr>
          <w:rFonts w:cs="Times New Roman"/>
        </w:rPr>
        <w:fldChar w:fldCharType="separate"/>
      </w:r>
      <w:r w:rsidR="00BF53B5">
        <w:rPr>
          <w:rFonts w:cs="Times New Roman"/>
          <w:noProof/>
        </w:rPr>
        <w:t xml:space="preserve">(Baum </w:t>
      </w:r>
      <w:r w:rsidR="00BF53B5">
        <w:rPr>
          <w:rFonts w:cs="Times New Roman"/>
          <w:noProof/>
        </w:rPr>
        <w:lastRenderedPageBreak/>
        <w:t>and Worm, 2009)</w:t>
      </w:r>
      <w:r w:rsidR="00BF53B5">
        <w:rPr>
          <w:rFonts w:cs="Times New Roman"/>
        </w:rPr>
        <w:fldChar w:fldCharType="end"/>
      </w:r>
      <w:r w:rsidR="00DD0341">
        <w:rPr>
          <w:rFonts w:cs="Times New Roman"/>
        </w:rPr>
        <w:t>; this leads to the weakest relationship between diversity of the predator assemblage</w:t>
      </w:r>
      <w:r w:rsidR="001319D5">
        <w:rPr>
          <w:rFonts w:cs="Times New Roman"/>
        </w:rPr>
        <w:t xml:space="preserve"> and its temporal stability</w:t>
      </w:r>
      <w:r w:rsidR="00BA197A">
        <w:rPr>
          <w:rFonts w:cs="Times New Roman"/>
        </w:rPr>
        <w:t>. Such systems should be most susceptible to predator control.</w:t>
      </w:r>
    </w:p>
    <w:p w14:paraId="3457A0ED" w14:textId="2C81E68C" w:rsidR="00CD47BA" w:rsidRPr="00466E57" w:rsidRDefault="008D49EA" w:rsidP="00EA738B">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w:t>
      </w:r>
      <w:r w:rsidR="00645F74">
        <w:rPr>
          <w:rFonts w:cs="Times New Roman"/>
        </w:rPr>
        <w:t>effect</w:t>
      </w:r>
      <w:r w:rsidR="002B631F">
        <w:rPr>
          <w:rFonts w:cs="Times New Roman"/>
        </w:rPr>
        <w:t xml:space="preserve"> of diversity </w:t>
      </w:r>
      <w:r w:rsidR="004A1A4A">
        <w:rPr>
          <w:rFonts w:cs="Times New Roman"/>
        </w:rPr>
        <w:t>in weakening</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measured</w:t>
      </w:r>
      <w:r w:rsidR="00466481">
        <w:rPr>
          <w:rFonts w:cs="Times New Roman"/>
        </w:rPr>
        <w:t xml:space="preserve"> </w:t>
      </w:r>
      <w:r w:rsidR="007A624E">
        <w:rPr>
          <w:rFonts w:cs="Times New Roman"/>
        </w:rPr>
        <w:t>by a</w:t>
      </w:r>
      <w:r w:rsidR="00466481">
        <w:rPr>
          <w:rFonts w:cs="Times New Roman"/>
        </w:rPr>
        <w:t xml:space="preserve"> positive correlation</w:t>
      </w:r>
      <w:r w:rsidR="009C3D63">
        <w:rPr>
          <w:rFonts w:cs="Times New Roman"/>
        </w:rPr>
        <w:t xml:space="preserve">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466481">
        <w:rPr>
          <w:rFonts w:cs="Times New Roman"/>
        </w:rPr>
        <w:t xml:space="preserve">associated </w:t>
      </w:r>
      <w:r w:rsidR="00CD47BA" w:rsidRPr="00466E57">
        <w:rPr>
          <w:rFonts w:cs="Times New Roman"/>
        </w:rPr>
        <w:t xml:space="preserve">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065D15">
        <w:rPr>
          <w:rFonts w:cs="Times New Roman"/>
        </w:rPr>
        <w:instrText xml:space="preserve"> ADDIN ZOTERO_ITEM CSL_CITATION {"citationID":"fs4WHquP","properties":{"unsorted":true,"formattedCitation":"{\\rtf (Frank {\\i{}et al.}, 2006; Boyce {\\i{}et al.}, 2015)}","plainCitation":"(Frank et al., 2006;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simple correlations between predators and prey</w:t>
      </w:r>
      <w:r w:rsidR="00235E83">
        <w:rPr>
          <w:rFonts w:cs="Times New Roman"/>
        </w:rPr>
        <w:t xml:space="preserve">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065D15">
        <w:rPr>
          <w:rFonts w:cs="Times New Roman"/>
        </w:rPr>
        <w:instrText xml:space="preserve"> ADDIN ZOTERO_ITEM CSL_CITATION {"citationID":"1lkbh09fdn","properties":{"formattedCitation":"{\\rtf (Pershing {\\i{}et al.}, 2015)}","plainCitation":"(Pershing et al., 2015)"},"citationItems":[{"id":1099,"uris":["http://zotero.org/users/783258/items/JWAU5RS5"],"uri":["http://zotero.org/users/783258/items/JWAU5RS5"],"itemData":{"id":1099,"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065D15">
        <w:rPr>
          <w:rFonts w:cs="Times New Roman"/>
        </w:rPr>
        <w:instrText xml:space="preserve"> ADDIN ZOTERO_ITEM CSL_CITATION {"citationID":"h2ndbmbg0","properties":{"formattedCitation":"{\\rtf (Borer {\\i{}et al.}, 2005)}","plainCitation":"(Borer et al., 2005)"},"citationItems":[{"id":201,"uris":["http://zotero.org/users/783258/items/TP5EJUU7"],"uri":["http://zotero.org/users/783258/items/TP5EJUU7"],"itemData":{"id":201,"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995498" w:rsidRPr="009973DD">
        <w:rPr>
          <w:rFonts w:cs="Times New Roman"/>
        </w:rPr>
        <w:t>Cross-ecosystem assessments of r</w:t>
      </w:r>
      <w:r w:rsidR="006124B8" w:rsidRPr="009973DD">
        <w:rPr>
          <w:rFonts w:cs="Times New Roman"/>
        </w:rPr>
        <w:t>elationship</w:t>
      </w:r>
      <w:r w:rsidR="00995498" w:rsidRPr="009973DD">
        <w:rPr>
          <w:rFonts w:cs="Times New Roman"/>
        </w:rPr>
        <w:t>s</w:t>
      </w:r>
      <w:r w:rsidR="006124B8" w:rsidRPr="009973DD">
        <w:rPr>
          <w:rFonts w:cs="Times New Roman"/>
        </w:rPr>
        <w:t xml:space="preserve"> between diversity and trophic control</w:t>
      </w:r>
      <w:r w:rsidR="003B49BC" w:rsidRPr="009973DD">
        <w:rPr>
          <w:rFonts w:cs="Times New Roman"/>
        </w:rPr>
        <w:t xml:space="preserve"> </w:t>
      </w:r>
      <w:r w:rsidR="00995498" w:rsidRPr="009973DD">
        <w:rPr>
          <w:rFonts w:cs="Times New Roman"/>
        </w:rPr>
        <w:t xml:space="preserve">have </w:t>
      </w:r>
      <w:r w:rsidR="00C130F9" w:rsidRPr="009973DD">
        <w:rPr>
          <w:rFonts w:cs="Times New Roman"/>
        </w:rPr>
        <w:t xml:space="preserve">generally been difficult </w:t>
      </w:r>
      <w:r w:rsidR="00936746" w:rsidRPr="009973DD">
        <w:rPr>
          <w:rFonts w:cs="Times New Roman"/>
        </w:rPr>
        <w:t xml:space="preserve">in </w:t>
      </w:r>
      <w:r w:rsidR="00C130F9" w:rsidRPr="009973DD">
        <w:rPr>
          <w:rFonts w:cs="Times New Roman"/>
        </w:rPr>
        <w:t xml:space="preserve">large marine ecosystems because of </w:t>
      </w:r>
      <w:r w:rsidR="00995498" w:rsidRPr="009973DD">
        <w:rPr>
          <w:rFonts w:cs="Times New Roman"/>
        </w:rPr>
        <w:t xml:space="preserve">extensive </w:t>
      </w:r>
      <w:r w:rsidR="00C130F9" w:rsidRPr="009973DD">
        <w:rPr>
          <w:rFonts w:cs="Times New Roman"/>
        </w:rPr>
        <w:t>data requirements</w:t>
      </w:r>
      <w:r w:rsidR="00801BE8" w:rsidRPr="009973DD">
        <w:rPr>
          <w:rFonts w:cs="Times New Roman"/>
        </w:rPr>
        <w:t xml:space="preserve"> and slow</w:t>
      </w:r>
      <w:r w:rsidR="002E69FA" w:rsidRPr="009973DD">
        <w:rPr>
          <w:rFonts w:cs="Times New Roman"/>
        </w:rPr>
        <w:t xml:space="preserve"> rates of</w:t>
      </w:r>
      <w:r w:rsidR="00801BE8" w:rsidRPr="009973DD">
        <w:rPr>
          <w:rFonts w:cs="Times New Roman"/>
        </w:rPr>
        <w:t xml:space="preserve"> population turnover</w:t>
      </w:r>
      <w:r w:rsidR="003377B8" w:rsidRPr="009973DD">
        <w:rPr>
          <w:rFonts w:cs="Times New Roman"/>
        </w:rPr>
        <w:t xml:space="preserve"> </w:t>
      </w:r>
      <w:r w:rsidR="003377B8" w:rsidRPr="009973DD">
        <w:rPr>
          <w:rFonts w:cs="Times New Roman"/>
        </w:rPr>
        <w:fldChar w:fldCharType="begin"/>
      </w:r>
      <w:r w:rsidR="00065D15" w:rsidRPr="009973DD">
        <w:rPr>
          <w:rFonts w:cs="Times New Roman"/>
        </w:rPr>
        <w:instrText xml:space="preserve"> ADDIN ZOTERO_ITEM CSL_CITATION {"citationID":"jq5ukcd1r","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sidRPr="009973DD">
        <w:rPr>
          <w:rFonts w:cs="Times New Roman"/>
        </w:rPr>
        <w:fldChar w:fldCharType="separate"/>
      </w:r>
      <w:r w:rsidR="003377B8" w:rsidRPr="009973DD">
        <w:rPr>
          <w:rFonts w:cs="Times New Roman"/>
          <w:noProof/>
        </w:rPr>
        <w:t>(Naeem, 2006)</w:t>
      </w:r>
      <w:r w:rsidR="003377B8" w:rsidRPr="009973DD">
        <w:rPr>
          <w:rFonts w:cs="Times New Roman"/>
        </w:rPr>
        <w:fldChar w:fldCharType="end"/>
      </w:r>
      <w:r w:rsidR="00C130F9" w:rsidRPr="009973DD">
        <w:rPr>
          <w:rFonts w:cs="Times New Roman"/>
        </w:rPr>
        <w:t>.</w:t>
      </w:r>
      <w:r w:rsidR="00BC08F6" w:rsidRPr="00466E57">
        <w:rPr>
          <w:rFonts w:cs="Times New Roman"/>
        </w:rPr>
        <w:t xml:space="preserve"> </w:t>
      </w:r>
      <w:r w:rsidR="00596708">
        <w:rPr>
          <w:rFonts w:cs="Times New Roman"/>
        </w:rPr>
        <w:t xml:space="preserve">However, </w:t>
      </w:r>
      <w:r w:rsidR="007D0E0F">
        <w:rPr>
          <w:rFonts w:cs="Times New Roman"/>
        </w:rPr>
        <w:t xml:space="preserve">some </w:t>
      </w:r>
      <w:r w:rsidR="00596708">
        <w:rPr>
          <w:rFonts w:cs="Times New Roman"/>
        </w:rPr>
        <w:t>s</w:t>
      </w:r>
      <w:r w:rsidR="00BC4C0C">
        <w:rPr>
          <w:rFonts w:cs="Times New Roman"/>
        </w:rPr>
        <w:t>tudies</w:t>
      </w:r>
      <w:r w:rsidR="0062296D">
        <w:rPr>
          <w:rFonts w:cs="Times New Roman"/>
        </w:rPr>
        <w:t xml:space="preserve"> </w:t>
      </w:r>
      <w:r w:rsidR="00190268">
        <w:rPr>
          <w:rFonts w:cs="Times New Roman"/>
        </w:rPr>
        <w:t>have occurred in individual ecosystems</w:t>
      </w:r>
      <w:r w:rsidR="00FB46FD">
        <w:rPr>
          <w:rFonts w:cs="Times New Roman"/>
        </w:rPr>
        <w:t xml:space="preserve">. </w:t>
      </w:r>
      <w:r w:rsidR="00596708">
        <w:rPr>
          <w:rFonts w:cs="Times New Roman"/>
        </w:rPr>
        <w:t xml:space="preserve">For example, </w:t>
      </w:r>
      <w:r w:rsidR="00BC08F6" w:rsidRPr="00466E57">
        <w:rPr>
          <w:rFonts w:cs="Times New Roman"/>
        </w:rPr>
        <w:t xml:space="preserve">Lindegren </w:t>
      </w:r>
      <w:r w:rsidR="00BC08F6" w:rsidRPr="00466E57">
        <w:rPr>
          <w:rFonts w:cs="Times New Roman"/>
          <w:i/>
        </w:rPr>
        <w:t xml:space="preserve">et al. </w:t>
      </w:r>
      <w:r w:rsidR="00BC08F6" w:rsidRPr="00466E57">
        <w:rPr>
          <w:rFonts w:cs="Times New Roman"/>
        </w:rPr>
        <w:fldChar w:fldCharType="begin"/>
      </w:r>
      <w:r w:rsidR="00065D15">
        <w:rPr>
          <w:rFonts w:cs="Times New Roman"/>
        </w:rPr>
        <w:instrText xml:space="preserve"> ADDIN ZOTERO_ITEM CSL_CITATION {"citationID":"K8pUWwOz","properties":{"formattedCitation":"(2016)","plainCitation":"(2016)"},"citationItems":[{"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w:t>
      </w:r>
      <w:r w:rsidR="003C5FD0">
        <w:rPr>
          <w:rFonts w:cs="Times New Roman"/>
        </w:rPr>
        <w:t xml:space="preserve"> (i.e., compensatory dynamics)</w:t>
      </w:r>
      <w:r w:rsidR="002025C4" w:rsidRPr="00466E57">
        <w:rPr>
          <w:rFonts w:cs="Times New Roman"/>
        </w:rPr>
        <w:t xml:space="preserve"> in predators in the Southern California Current</w:t>
      </w:r>
      <w:r w:rsidR="007D0E0F">
        <w:rPr>
          <w:rFonts w:cs="Times New Roman"/>
        </w:rPr>
        <w:t xml:space="preserve">, and concluded that this </w:t>
      </w:r>
      <w:r w:rsidR="001843D7">
        <w:rPr>
          <w:rFonts w:cs="Times New Roman"/>
        </w:rPr>
        <w:t xml:space="preserve">stabilized predation intensity and </w:t>
      </w:r>
      <w:r w:rsidR="0045609D">
        <w:rPr>
          <w:rFonts w:cs="Times New Roman"/>
        </w:rPr>
        <w:t xml:space="preserve">contributed to the </w:t>
      </w:r>
      <w:r w:rsidR="00295179">
        <w:rPr>
          <w:rFonts w:cs="Times New Roman"/>
        </w:rPr>
        <w:t>observed</w:t>
      </w:r>
      <w:r w:rsidR="00BB237C">
        <w:rPr>
          <w:rFonts w:cs="Times New Roman"/>
        </w:rPr>
        <w:t xml:space="preserve"> strength of bottom-up control</w:t>
      </w:r>
      <w:r w:rsidR="00C700E5">
        <w:rPr>
          <w:rFonts w:cs="Times New Roman"/>
        </w:rPr>
        <w:t xml:space="preserve">. </w:t>
      </w:r>
      <w:r w:rsidR="00995498">
        <w:rPr>
          <w:rFonts w:cs="Times New Roman"/>
        </w:rPr>
        <w:t>T</w:t>
      </w:r>
      <w:r w:rsidR="001B3940" w:rsidRPr="00466E57">
        <w:rPr>
          <w:rFonts w:cs="Times New Roman"/>
        </w:rPr>
        <w:t xml:space="preserve">here </w:t>
      </w:r>
      <w:r w:rsidR="00995498">
        <w:rPr>
          <w:rFonts w:cs="Times New Roman"/>
        </w:rPr>
        <w:t>remains</w:t>
      </w:r>
      <w:r w:rsidR="00727BA7">
        <w:rPr>
          <w:rFonts w:cs="Times New Roman"/>
        </w:rPr>
        <w:t xml:space="preserve">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065D15">
        <w:rPr>
          <w:rFonts w:cs="Times New Roman"/>
        </w:rPr>
        <w:instrText xml:space="preserve"> ADDIN ZOTERO_ITEM CSL_CITATION {"citationID":"1i5fqm2t8d","properties":{"formattedCitation":"{\\rtf (Link {\\i{}et al.}, 2012)}","plainCitation":"(Link et al., 2012)"},"citationItems":[{"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E34B31">
        <w:rPr>
          <w:rFonts w:cs="Times New Roman"/>
        </w:rPr>
        <w:t>stabilize variability of predator assemblages, thereby decreasing the strength of predator control</w:t>
      </w:r>
      <w:r w:rsidR="00B47928" w:rsidRPr="00466E57">
        <w:rPr>
          <w:rFonts w:cs="Times New Roman"/>
        </w:rPr>
        <w:t>.</w:t>
      </w:r>
    </w:p>
    <w:p w14:paraId="5FD8DF3F" w14:textId="44FAEE98" w:rsidR="002E596B" w:rsidRPr="00466E57" w:rsidRDefault="0038383C" w:rsidP="00EA738B">
      <w:pPr>
        <w:widowControl w:val="0"/>
        <w:autoSpaceDE w:val="0"/>
        <w:autoSpaceDN w:val="0"/>
        <w:adjustRightInd w:val="0"/>
        <w:spacing w:line="480" w:lineRule="auto"/>
        <w:rPr>
          <w:rFonts w:cs="Times New Roman"/>
        </w:rPr>
      </w:pPr>
      <w:r w:rsidRPr="00466E57">
        <w:rPr>
          <w:rFonts w:cs="Times New Roman"/>
        </w:rPr>
        <w:lastRenderedPageBreak/>
        <w:tab/>
      </w:r>
      <w:commentRangeStart w:id="1"/>
      <w:r w:rsidR="00F57641">
        <w:rPr>
          <w:rFonts w:cs="Times New Roman"/>
        </w:rPr>
        <w:t xml:space="preserve">To </w:t>
      </w:r>
      <w:commentRangeEnd w:id="1"/>
      <w:r w:rsidR="00106A03">
        <w:rPr>
          <w:rStyle w:val="CommentReference"/>
        </w:rPr>
        <w:commentReference w:id="1"/>
      </w:r>
      <w:r w:rsidR="00F57641">
        <w:rPr>
          <w:rFonts w:cs="Times New Roman"/>
        </w:rPr>
        <w:t xml:space="preserve">understand </w:t>
      </w:r>
      <w:r w:rsidR="00F57641">
        <w:t xml:space="preserve">linkages </w:t>
      </w:r>
      <w:r w:rsidR="007D7A38">
        <w:t>among</w:t>
      </w:r>
      <w:r w:rsidR="00F57641">
        <w:t xml:space="preserve"> predator diversity</w:t>
      </w:r>
      <w:r w:rsidR="007D7A38">
        <w:t>, stability, and predator control,</w:t>
      </w:r>
      <w:r w:rsidR="00F57641">
        <w:t xml:space="preserve"> we first must develop </w:t>
      </w:r>
      <w:r w:rsidR="0003071F">
        <w:t>time series</w:t>
      </w:r>
      <w:r w:rsidR="00917583">
        <w:t xml:space="preserve"> composed of meaningful metrics</w:t>
      </w:r>
      <w:r w:rsidR="0003071F">
        <w:t xml:space="preserve"> </w:t>
      </w:r>
      <w:r w:rsidR="00F57641">
        <w:t xml:space="preserve">of predation intensity that account for the different roles each </w:t>
      </w:r>
      <w:r w:rsidR="00381995">
        <w:t xml:space="preserve">predator </w:t>
      </w:r>
      <w:r w:rsidR="00F57641">
        <w:t>species plays. To date, metrics of predation have generally taken one of two approaches</w:t>
      </w:r>
      <w:r w:rsidR="005F0C83">
        <w:t xml:space="preserve">. </w:t>
      </w:r>
      <w:r w:rsidR="004A1A4A">
        <w:t xml:space="preserve">Both approaches are </w:t>
      </w:r>
      <w:r w:rsidR="00E81656">
        <w:t xml:space="preserve">easy to </w:t>
      </w:r>
      <w:r w:rsidR="00337AE5">
        <w:t xml:space="preserve">compute and </w:t>
      </w:r>
      <w:r w:rsidR="00E81656">
        <w:t>understand</w:t>
      </w:r>
      <w:r w:rsidR="00726B5F">
        <w:t xml:space="preserve">, ye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596708">
        <w:rPr>
          <w:rFonts w:cs="Times New Roman"/>
        </w:rPr>
        <w:t xml:space="preserve">approach </w:t>
      </w:r>
      <w:r w:rsidR="00F57641">
        <w:rPr>
          <w:rFonts w:cs="Times New Roman"/>
        </w:rPr>
        <w:t xml:space="preserve">is </w:t>
      </w:r>
      <w:r w:rsidR="002E596B" w:rsidRPr="00466E57">
        <w:rPr>
          <w:rFonts w:cs="Times New Roman"/>
        </w:rPr>
        <w:t>to sum the abundances of all piscivorous species</w:t>
      </w:r>
      <w:r w:rsidR="00297E71" w:rsidRPr="00466E57">
        <w:rPr>
          <w:rFonts w:cs="Times New Roman"/>
        </w:rPr>
        <w:t xml:space="preserve"> </w:t>
      </w:r>
      <w:r w:rsidR="00297E71" w:rsidRPr="00466E57">
        <w:rPr>
          <w:rFonts w:cs="Times New Roman"/>
        </w:rPr>
        <w:fldChar w:fldCharType="begin"/>
      </w:r>
      <w:r w:rsidR="00065D15">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195,"uris":["http://zotero.org/users/783258/items/SRG3QP72"],"uri":["http://zotero.org/users/783258/items/SRG3QP72"],"itemData":{"id":195,"type":"article-journal","title":"Trophic cascades in a formerly cod-dominated ecosystem","container-title":"Science","page":"1621-1623","volume":"308","issue":"5728","source":"Google Scholar","author":[{"family":"Frank","given":"K. T."},{"family":"Petrie","given":"B."},{"family":"Choi","given":"J. S."},{"family":"Leggett","given":"W. C."}],"issued":{"date-parts":[["2005"]]}},"prefix":"e.g., "},{"id":1255,"uris":["http://zotero.org/users/783258/items/6876HJCZ"],"uri":["http://zotero.org/users/783258/items/6876HJCZ"],"itemData":{"id":1255,"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xml:space="preserve">. This approach acknowledges that species are </w:t>
      </w:r>
      <w:r w:rsidR="001F77A2">
        <w:rPr>
          <w:rFonts w:cs="Times New Roman"/>
        </w:rPr>
        <w:t>eaten</w:t>
      </w:r>
      <w:r w:rsidR="0003071F">
        <w:rPr>
          <w:rFonts w:cs="Times New Roman"/>
        </w:rPr>
        <w:t xml:space="preserve"> by a diverse assemblage of consumers</w:t>
      </w:r>
      <w:r w:rsidR="00726B5F">
        <w:rPr>
          <w:rFonts w:cs="Times New Roman"/>
        </w:rPr>
        <w:t>,</w:t>
      </w:r>
      <w:r w:rsidR="00821AE4">
        <w:rPr>
          <w:rFonts w:cs="Times New Roman"/>
        </w:rPr>
        <w:t xml:space="preserve"> and</w:t>
      </w:r>
      <w:r w:rsidR="00726B5F">
        <w:rPr>
          <w:rFonts w:cs="Times New Roman"/>
        </w:rPr>
        <w:t xml:space="preserve"> </w:t>
      </w:r>
      <w:r w:rsidR="00726B5F" w:rsidRPr="00601388">
        <w:rPr>
          <w:rFonts w:cs="Times New Roman"/>
          <w:highlight w:val="yellow"/>
        </w:rPr>
        <w:t xml:space="preserve">the ability to partition predation </w:t>
      </w:r>
      <w:r w:rsidR="0012558D" w:rsidRPr="00601388">
        <w:rPr>
          <w:rFonts w:cs="Times New Roman"/>
          <w:highlight w:val="yellow"/>
        </w:rPr>
        <w:t xml:space="preserve">by predator </w:t>
      </w:r>
      <w:r w:rsidR="00726B5F" w:rsidRPr="00601388">
        <w:rPr>
          <w:rFonts w:cs="Times New Roman"/>
          <w:highlight w:val="yellow"/>
        </w:rPr>
        <w:t>species</w:t>
      </w:r>
      <w:r w:rsidR="00821AE4">
        <w:rPr>
          <w:rFonts w:cs="Times New Roman"/>
        </w:rPr>
        <w:t xml:space="preserve"> allows</w:t>
      </w:r>
      <w:r w:rsidR="00726B5F">
        <w:rPr>
          <w:rFonts w:cs="Times New Roman"/>
        </w:rPr>
        <w:t xml:space="preserve"> the</w:t>
      </w:r>
      <w:r w:rsidR="00821AE4">
        <w:rPr>
          <w:rFonts w:cs="Times New Roman"/>
        </w:rPr>
        <w:t xml:space="preserve"> testing of</w:t>
      </w:r>
      <w:r w:rsidR="0003071F">
        <w:rPr>
          <w:rFonts w:cs="Times New Roman"/>
        </w:rPr>
        <w:t xml:space="preserve"> hypotheses </w:t>
      </w:r>
      <w:r w:rsidR="003C5FD0">
        <w:rPr>
          <w:rFonts w:cs="Times New Roman"/>
        </w:rPr>
        <w:t>regarding</w:t>
      </w:r>
      <w:r w:rsidR="0003071F">
        <w:rPr>
          <w:rFonts w:cs="Times New Roman"/>
        </w:rPr>
        <w:t xml:space="preserve">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4A1A4A">
        <w:rPr>
          <w:rFonts w:cs="Times New Roman"/>
        </w:rPr>
        <w:t xml:space="preserve">higher </w:t>
      </w:r>
      <w:r w:rsidR="0003071F">
        <w:rPr>
          <w:rFonts w:cs="Times New Roman"/>
        </w:rPr>
        <w:t xml:space="preserve">consumption rates, </w:t>
      </w:r>
      <w:r w:rsidR="004A1A4A">
        <w:rPr>
          <w:rFonts w:cs="Times New Roman"/>
        </w:rPr>
        <w:t xml:space="preserve">different </w:t>
      </w:r>
      <w:r w:rsidR="0003071F">
        <w:rPr>
          <w:rFonts w:cs="Times New Roman"/>
        </w:rPr>
        <w:t xml:space="preserve">diets, or </w:t>
      </w:r>
      <w:r w:rsidR="004A1A4A">
        <w:rPr>
          <w:rFonts w:cs="Times New Roman"/>
        </w:rPr>
        <w:t xml:space="preserve">higher levels of </w:t>
      </w:r>
      <w:r w:rsidR="0003071F">
        <w:rPr>
          <w:rFonts w:cs="Times New Roman"/>
        </w:rPr>
        <w:t>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065D15">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202,"uris":["http://zotero.org/users/783258/items/TPSCNSVM"],"uri":["http://zotero.org/users/783258/items/TPSCNSVM"],"itemData":{"id":202,"type":"article-journal","title":"Meta-analysis of cod-shrimp interactions reveals top-down control in oceanic food webs","container-title":"Ecology","page":"162-173","volume":"84","issue":"1","source":"Open WorldCat","ISSN":"0012-9658","language":"English","author":[{"family":"Worm","given":"B"},{"family":"Myers","given":"R. A"}],"issued":{"date-parts":[["2003"]]}},"prefix":"e.g., "},{"id":93,"uris":["http://zotero.org/users/783258/items/BTC35TVR"],"uri":["http://zotero.org/users/783258/items/BTC35TVR"],"itemData":{"id":93,"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145,"uris":["http://zotero.org/users/783258/items/JAGRG2KC"],"uri":["http://zotero.org/users/783258/items/JAGRG2KC"],"itemData":{"id":145,"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This acknowledges the outsize</w:t>
      </w:r>
      <w:r w:rsidR="004A1A4A">
        <w:rPr>
          <w:rFonts w:cs="Times New Roman"/>
        </w:rPr>
        <w:t>d</w:t>
      </w:r>
      <w:r w:rsidR="005A0861">
        <w:rPr>
          <w:rFonts w:cs="Times New Roman"/>
        </w:rPr>
        <w:t xml:space="preserv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consume </w:t>
      </w:r>
      <w:r w:rsidR="005A0861">
        <w:rPr>
          <w:rFonts w:cs="Times New Roman"/>
        </w:rPr>
        <w:t>significant</w:t>
      </w:r>
      <w:r w:rsidR="00FE581A">
        <w:rPr>
          <w:rFonts w:cs="Times New Roman"/>
        </w:rPr>
        <w:t xml:space="preserve"> prey biomass. M</w:t>
      </w:r>
      <w:r w:rsidR="005A0861">
        <w:rPr>
          <w:rFonts w:cs="Times New Roman"/>
        </w:rPr>
        <w:t>ost importantly</w:t>
      </w:r>
      <w:r w:rsidR="00DD6266">
        <w:rPr>
          <w:rFonts w:cs="Times New Roman"/>
        </w:rPr>
        <w:t>,</w:t>
      </w:r>
      <w:r w:rsidR="005A0861">
        <w:rPr>
          <w:rFonts w:cs="Times New Roman"/>
        </w:rPr>
        <w:t xml:space="preserve">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w:t>
      </w:r>
      <w:r w:rsidR="0095603E">
        <w:rPr>
          <w:rFonts w:cs="Times New Roman"/>
        </w:rPr>
        <w:t xml:space="preserve">or </w:t>
      </w:r>
      <w:r w:rsidR="00B67F2D" w:rsidRPr="00466E57">
        <w:rPr>
          <w:rFonts w:cs="Times New Roman"/>
        </w:rPr>
        <w:t>di</w:t>
      </w:r>
      <w:r w:rsidR="00D507CF" w:rsidRPr="00466E57">
        <w:rPr>
          <w:rFonts w:cs="Times New Roman"/>
        </w:rPr>
        <w:t>versity-stability relationships</w:t>
      </w:r>
      <w:r w:rsidR="00B67F2D" w:rsidRPr="00466E57">
        <w:rPr>
          <w:rFonts w:cs="Times New Roman"/>
        </w:rPr>
        <w:t xml:space="preserve"> because </w:t>
      </w:r>
      <w:r w:rsidR="00C67676">
        <w:rPr>
          <w:rFonts w:cs="Times New Roman"/>
        </w:rPr>
        <w:t>it</w:t>
      </w:r>
      <w:r w:rsidR="00663A79" w:rsidRPr="00466E57">
        <w:rPr>
          <w:rFonts w:cs="Times New Roman"/>
        </w:rPr>
        <w:t xml:space="preserve"> only</w:t>
      </w:r>
      <w:r w:rsidR="00C67676">
        <w:rPr>
          <w:rFonts w:cs="Times New Roman"/>
        </w:rPr>
        <w:t xml:space="preserve"> considers</w:t>
      </w:r>
      <w:r w:rsidR="00663A79" w:rsidRPr="00466E57">
        <w:rPr>
          <w:rFonts w:cs="Times New Roman"/>
        </w:rPr>
        <w:t xml:space="preserve"> one predator population.</w:t>
      </w:r>
      <w:r w:rsidR="004210C9">
        <w:rPr>
          <w:rFonts w:cs="Times New Roman"/>
        </w:rPr>
        <w:t xml:space="preserve"> N</w:t>
      </w:r>
      <w:r w:rsidR="00FE581A">
        <w:rPr>
          <w:rFonts w:cs="Times New Roman"/>
        </w:rPr>
        <w:t>ew metrics are needed to bridge the divide between these two endpoints.</w:t>
      </w:r>
    </w:p>
    <w:p w14:paraId="11A9E107" w14:textId="21EE13DA" w:rsidR="00DB0AD1" w:rsidRPr="00466E57" w:rsidRDefault="00C42CEB" w:rsidP="00E26AD3">
      <w:pPr>
        <w:widowControl w:val="0"/>
        <w:autoSpaceDE w:val="0"/>
        <w:autoSpaceDN w:val="0"/>
        <w:adjustRightInd w:val="0"/>
        <w:spacing w:line="480" w:lineRule="auto"/>
        <w:ind w:firstLine="720"/>
        <w:rPr>
          <w:rFonts w:cs="Times New Roman"/>
        </w:rPr>
      </w:pPr>
      <w:r>
        <w:rPr>
          <w:rFonts w:cs="Times New Roman"/>
        </w:rPr>
        <w:t>W</w:t>
      </w:r>
      <w:r w:rsidR="009B705B" w:rsidRPr="00466E57">
        <w:rPr>
          <w:rFonts w:cs="Times New Roman"/>
        </w:rPr>
        <w:t xml:space="preserve">e take a unique comparative database of multispecies abundances across </w:t>
      </w:r>
      <w:r w:rsidR="003C5FD0">
        <w:rPr>
          <w:rFonts w:cs="Times New Roman"/>
        </w:rPr>
        <w:t xml:space="preserve">ten </w:t>
      </w:r>
      <w:r w:rsidR="009B705B" w:rsidRPr="00466E57">
        <w:rPr>
          <w:rFonts w:cs="Times New Roman"/>
        </w:rPr>
        <w:t xml:space="preserve">large marine ecosystems </w:t>
      </w:r>
      <w:r w:rsidR="00DA0CF3" w:rsidRPr="00466E57">
        <w:rPr>
          <w:rFonts w:cs="Times New Roman"/>
        </w:rPr>
        <w:t>in North America and Europe</w:t>
      </w:r>
      <w:r w:rsidR="00F40575">
        <w:rPr>
          <w:rFonts w:cs="Times New Roman"/>
        </w:rPr>
        <w:t xml:space="preserve"> (Table 1)</w:t>
      </w:r>
      <w:r w:rsidR="00DA0CF3" w:rsidRPr="00466E57">
        <w:rPr>
          <w:rFonts w:cs="Times New Roman"/>
        </w:rPr>
        <w:t xml:space="preserve"> </w:t>
      </w:r>
      <w:r w:rsidR="009B705B" w:rsidRPr="00466E57">
        <w:rPr>
          <w:rFonts w:cs="Times New Roman"/>
        </w:rPr>
        <w:t xml:space="preserve">to </w:t>
      </w:r>
      <w:r w:rsidR="003F6D5E">
        <w:rPr>
          <w:rFonts w:cs="Times New Roman"/>
        </w:rPr>
        <w:t xml:space="preserve">quantify </w:t>
      </w:r>
      <w:r w:rsidR="003F6D5E">
        <w:rPr>
          <w:rFonts w:cs="Times New Roman"/>
        </w:rPr>
        <w:lastRenderedPageBreak/>
        <w:t>diversity in</w:t>
      </w:r>
      <w:r w:rsidR="000A5607">
        <w:rPr>
          <w:rFonts w:cs="Times New Roman"/>
        </w:rPr>
        <w:t xml:space="preserve"> marine predator assemblages</w:t>
      </w:r>
      <w:r w:rsidR="00CB7DEF">
        <w:rPr>
          <w:rFonts w:cs="Times New Roman"/>
        </w:rPr>
        <w:t>,</w:t>
      </w:r>
      <w:r w:rsidR="000A5607">
        <w:rPr>
          <w:rFonts w:cs="Times New Roman"/>
        </w:rPr>
        <w:t xml:space="preserve"> </w:t>
      </w:r>
      <w:r w:rsidR="003F6D5E">
        <w:rPr>
          <w:rFonts w:cs="Times New Roman"/>
        </w:rPr>
        <w:t xml:space="preserve">and the frequency </w:t>
      </w:r>
      <w:r w:rsidR="00CB7DEF">
        <w:rPr>
          <w:rFonts w:cs="Times New Roman"/>
        </w:rPr>
        <w:t>and degree to</w:t>
      </w:r>
      <w:r w:rsidR="003F6D5E">
        <w:rPr>
          <w:rFonts w:cs="Times New Roman"/>
        </w:rPr>
        <w:t xml:space="preserve"> which </w:t>
      </w:r>
      <w:r w:rsidR="009129AC">
        <w:rPr>
          <w:rFonts w:cs="Times New Roman"/>
        </w:rPr>
        <w:t>i</w:t>
      </w:r>
      <w:r w:rsidR="000A5607">
        <w:rPr>
          <w:rFonts w:cs="Times New Roman"/>
        </w:rPr>
        <w:t xml:space="preserve">ncreased predator diversity </w:t>
      </w:r>
      <w:r w:rsidR="00FE0F42">
        <w:rPr>
          <w:rFonts w:cs="Times New Roman"/>
        </w:rPr>
        <w:t xml:space="preserve">may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009B705B" w:rsidRPr="00466E57">
        <w:rPr>
          <w:rFonts w:cs="Times New Roman"/>
        </w:rPr>
        <w:t xml:space="preserve">. We combine these abundance data with information on diet and consumption compiled in </w:t>
      </w:r>
      <w:r w:rsidR="00185A3B" w:rsidRPr="00466E57">
        <w:rPr>
          <w:rFonts w:cs="Times New Roman"/>
        </w:rPr>
        <w:t>mass-balance food web</w:t>
      </w:r>
      <w:r w:rsidR="009B705B"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w:t>
      </w:r>
      <w:r w:rsidR="00FE0F42">
        <w:rPr>
          <w:rFonts w:cs="Times New Roman"/>
        </w:rPr>
        <w:t xml:space="preserve"> create a novel </w:t>
      </w:r>
      <w:r w:rsidR="00802228">
        <w:rPr>
          <w:rFonts w:cs="Times New Roman"/>
        </w:rPr>
        <w:t xml:space="preserve">multi-component </w:t>
      </w:r>
      <w:r w:rsidR="00FE0F42">
        <w:rPr>
          <w:rFonts w:cs="Times New Roman"/>
        </w:rPr>
        <w:t xml:space="preserve">index that </w:t>
      </w:r>
      <w:r w:rsidR="00376879">
        <w:rPr>
          <w:rFonts w:cs="Times New Roman"/>
        </w:rPr>
        <w:t>assesses</w:t>
      </w:r>
      <w:r w:rsidR="00D35F60" w:rsidRPr="00466E57">
        <w:rPr>
          <w:rFonts w:cs="Times New Roman"/>
        </w:rPr>
        <w:t xml:space="preserve"> predator assemblages f</w:t>
      </w:r>
      <w:r w:rsidR="009B705B" w:rsidRPr="00466E57">
        <w:rPr>
          <w:rFonts w:cs="Times New Roman"/>
        </w:rPr>
        <w:t>rom the perspectiv</w:t>
      </w:r>
      <w:r w:rsidR="00D35F60" w:rsidRPr="00466E57">
        <w:rPr>
          <w:rFonts w:cs="Times New Roman"/>
        </w:rPr>
        <w:t xml:space="preserve">e of </w:t>
      </w:r>
      <w:r w:rsidR="00873264">
        <w:rPr>
          <w:rFonts w:cs="Times New Roman"/>
        </w:rPr>
        <w:t>different</w:t>
      </w:r>
      <w:r w:rsidR="003F6D5E" w:rsidRPr="00466E57">
        <w:rPr>
          <w:rFonts w:cs="Times New Roman"/>
        </w:rPr>
        <w:t xml:space="preserve"> </w:t>
      </w:r>
      <w:r w:rsidR="00D35F60" w:rsidRPr="00466E57">
        <w:rPr>
          <w:rFonts w:cs="Times New Roman"/>
        </w:rPr>
        <w:t>prey populations.</w:t>
      </w:r>
      <w:r w:rsidR="009B705B" w:rsidRPr="00466E57">
        <w:rPr>
          <w:rFonts w:cs="Times New Roman"/>
        </w:rPr>
        <w:t xml:space="preserve"> </w:t>
      </w:r>
      <w:r w:rsidR="00D35F60" w:rsidRPr="00466E57">
        <w:rPr>
          <w:rFonts w:cs="Times New Roman"/>
        </w:rPr>
        <w:t>We then</w:t>
      </w:r>
      <w:r>
        <w:rPr>
          <w:rFonts w:cs="Times New Roman"/>
        </w:rPr>
        <w:t>:</w:t>
      </w:r>
      <w:r w:rsidR="00D35F60" w:rsidRPr="00466E57">
        <w:rPr>
          <w:rFonts w:cs="Times New Roman"/>
        </w:rPr>
        <w:t xml:space="preserve">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0F251B">
        <w:rPr>
          <w:rFonts w:cs="Times New Roman"/>
        </w:rPr>
        <w:t>test whether populations within predator assemblages are synchronous (</w:t>
      </w:r>
      <w:r w:rsidR="000A05A4">
        <w:rPr>
          <w:rFonts w:cs="Times New Roman"/>
        </w:rPr>
        <w:t xml:space="preserve">consistent with </w:t>
      </w:r>
      <w:r w:rsidR="000F251B">
        <w:rPr>
          <w:rFonts w:cs="Times New Roman"/>
        </w:rPr>
        <w:t>a similar fishing history or shared environmental driver), asynchronous (consistent with compens</w:t>
      </w:r>
      <w:r w:rsidR="000A05A4">
        <w:rPr>
          <w:rFonts w:cs="Times New Roman"/>
        </w:rPr>
        <w:t>atory dynamics), or independent (</w:t>
      </w:r>
      <w:r w:rsidR="00000663">
        <w:rPr>
          <w:rFonts w:cs="Times New Roman"/>
        </w:rPr>
        <w:t>consistent with statistical averaging)</w:t>
      </w:r>
      <w:r w:rsidR="00B87919" w:rsidRPr="00466E57">
        <w:rPr>
          <w:rFonts w:cs="Times New Roman"/>
        </w:rPr>
        <w:t xml:space="preserve">. </w:t>
      </w:r>
      <w:r w:rsidR="00EB635E" w:rsidRPr="00466E57">
        <w:rPr>
          <w:rFonts w:cs="Times New Roman"/>
        </w:rPr>
        <w:t xml:space="preserve">We explore whether </w:t>
      </w:r>
      <w:r w:rsidR="00AB3BA3">
        <w:rPr>
          <w:rFonts w:cs="Times New Roman"/>
        </w:rPr>
        <w:t>one of these</w:t>
      </w:r>
      <w:r w:rsidR="001F5CF7">
        <w:rPr>
          <w:rFonts w:cs="Times New Roman"/>
        </w:rPr>
        <w:t xml:space="preserve"> three</w:t>
      </w:r>
      <w:r w:rsidR="00F105ED" w:rsidRPr="00466E57">
        <w:rPr>
          <w:rFonts w:cs="Times New Roman"/>
        </w:rPr>
        <w:t xml:space="preserve"> modes of variation </w:t>
      </w:r>
      <w:r w:rsidR="00BC4A82" w:rsidRPr="00466E57">
        <w:rPr>
          <w:rFonts w:cs="Times New Roman"/>
        </w:rPr>
        <w:t xml:space="preserve">is dominant </w:t>
      </w:r>
      <w:r w:rsidR="00AB3BA3">
        <w:rPr>
          <w:rFonts w:cs="Times New Roman"/>
        </w:rPr>
        <w:t xml:space="preserve">both </w:t>
      </w:r>
      <w:r w:rsidR="00BC4A82" w:rsidRPr="00466E57">
        <w:rPr>
          <w:rFonts w:cs="Times New Roman"/>
        </w:rPr>
        <w:t xml:space="preserve">across </w:t>
      </w:r>
      <w:r w:rsidR="00AB3BA3">
        <w:rPr>
          <w:rFonts w:cs="Times New Roman"/>
        </w:rPr>
        <w:t xml:space="preserve">and within </w:t>
      </w:r>
      <w:r w:rsidR="008140ED">
        <w:rPr>
          <w:rFonts w:cs="Times New Roman"/>
        </w:rPr>
        <w:t>large marine eco</w:t>
      </w:r>
      <w:r w:rsidR="00BC4A82" w:rsidRPr="00466E57">
        <w:rPr>
          <w:rFonts w:cs="Times New Roman"/>
        </w:rPr>
        <w:t>systems</w:t>
      </w:r>
      <w:r w:rsidR="0061507D">
        <w:rPr>
          <w:rFonts w:cs="Times New Roman"/>
        </w:rPr>
        <w:t>.</w:t>
      </w:r>
    </w:p>
    <w:p w14:paraId="5BA05421" w14:textId="77777777" w:rsidR="000623BF" w:rsidRPr="00466E57" w:rsidRDefault="000623BF" w:rsidP="00EA738B">
      <w:pPr>
        <w:spacing w:line="480" w:lineRule="auto"/>
        <w:rPr>
          <w:b/>
        </w:rPr>
      </w:pPr>
    </w:p>
    <w:p w14:paraId="30C86273" w14:textId="77777777" w:rsidR="000623BF" w:rsidRPr="00466E57" w:rsidRDefault="000623BF" w:rsidP="00EA738B">
      <w:pPr>
        <w:spacing w:line="480" w:lineRule="auto"/>
        <w:outlineLvl w:val="0"/>
        <w:rPr>
          <w:b/>
        </w:rPr>
      </w:pPr>
      <w:r w:rsidRPr="00466E57">
        <w:rPr>
          <w:b/>
        </w:rPr>
        <w:t>Methods</w:t>
      </w:r>
    </w:p>
    <w:p w14:paraId="0B86A412" w14:textId="7732EC58" w:rsidR="006E7253" w:rsidRPr="00466E57" w:rsidRDefault="003810C3" w:rsidP="00EA738B">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065D15">
        <w:instrText xml:space="preserve"> ADDIN ZOTERO_ITEM CSL_CITATION {"citationID":"2do2v9cg3v","properties":{"formattedCitation":"(Christensen and Pauly, 1992)","plainCitation":"(Christensen and Pauly, 1992)"},"citationItems":[{"id":547,"uris":["http://zotero.org/users/783258/items/2IXK427F"],"uri":["http://zotero.org/users/783258/items/2IXK427F"],"itemData":{"id":547,"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w:t>
      </w:r>
      <w:r w:rsidR="005B5734">
        <w:t xml:space="preserve">ten </w:t>
      </w:r>
      <w:r w:rsidRPr="00466E57">
        <w:t xml:space="preserve">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w:t>
      </w:r>
      <w:r w:rsidR="00313507" w:rsidRPr="00466E57">
        <w:lastRenderedPageBreak/>
        <w:t xml:space="preserve">understanding predation in different ways. </w:t>
      </w:r>
      <w:commentRangeStart w:id="2"/>
      <w:r w:rsidR="009833BB">
        <w:t xml:space="preserve">Ecosystems </w:t>
      </w:r>
      <w:commentRangeEnd w:id="2"/>
      <w:r w:rsidR="00D63A9F">
        <w:rPr>
          <w:rStyle w:val="CommentReference"/>
        </w:rPr>
        <w:commentReference w:id="2"/>
      </w:r>
      <w:r w:rsidR="009833BB">
        <w:t xml:space="preserve">from across the Atlantic and Eastern Pacific all varied in their length and intensities of exploitation, latitude, and perceived major drivers of community structure and dynamic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065D15">
        <w:instrText xml:space="preserve"> ADDIN ZOTERO_ITEM CSL_CITATION {"citationID":"o40qruqel","properties":{"formattedCitation":"(2012)","plainCitation":"(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EA738B">
      <w:pPr>
        <w:spacing w:line="480" w:lineRule="auto"/>
        <w:ind w:firstLine="720"/>
      </w:pPr>
    </w:p>
    <w:p w14:paraId="520B6BDF" w14:textId="24E9C2D0" w:rsidR="00641ABF" w:rsidRPr="00466E57" w:rsidRDefault="00641ABF" w:rsidP="00EA738B">
      <w:pPr>
        <w:spacing w:line="480" w:lineRule="auto"/>
        <w:outlineLvl w:val="0"/>
        <w:rPr>
          <w:i/>
        </w:rPr>
      </w:pPr>
      <w:r w:rsidRPr="00466E57">
        <w:rPr>
          <w:i/>
        </w:rPr>
        <w:t>Developing the predation index</w:t>
      </w:r>
    </w:p>
    <w:p w14:paraId="359CB9AE" w14:textId="7B300085" w:rsidR="00E17D2C" w:rsidRPr="00466E57" w:rsidRDefault="00B930B6" w:rsidP="00EA738B">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9833BB">
        <w:t>simplest</w:t>
      </w:r>
      <w:r w:rsidR="00556766" w:rsidRPr="00466E57">
        <w:t xml:space="preserve"> </w:t>
      </w:r>
      <w:r w:rsidR="00E17D2C" w:rsidRPr="00466E57">
        <w:t xml:space="preserve">estimate of an index of predation might </w:t>
      </w:r>
      <w:r w:rsidR="009833BB">
        <w:t>merely</w:t>
      </w:r>
      <w:r w:rsidR="00E17D2C" w:rsidRPr="00466E57">
        <w:t xml:space="preserve"> sum the abundances of all predators that are known to consume a given prey species.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132454">
        <w:t xml:space="preserve">spatially </w:t>
      </w:r>
      <w:r w:rsidR="00C64CC7">
        <w:t xml:space="preserve">explicit </w:t>
      </w:r>
      <w:r w:rsidR="00033D60">
        <w:t xml:space="preserve">time series of abundance, feeding rate, and diet 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w:t>
      </w:r>
      <w:r w:rsidR="004E2FE8">
        <w:t xml:space="preserve">that allow us to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20471F0D" w:rsidR="00956D54" w:rsidRPr="00466E57" w:rsidRDefault="0059716A" w:rsidP="00EA738B">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w:t>
      </w:r>
      <w:r w:rsidR="004C2C45">
        <w:t xml:space="preserve">values </w:t>
      </w:r>
      <w:r w:rsidR="00191FD1" w:rsidRPr="00466E57">
        <w:t xml:space="preserve">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915557" w:rsidRPr="00466E57">
        <w:t>Both</w:t>
      </w:r>
      <w:r w:rsidR="00135130" w:rsidRPr="00466E57">
        <w:t xml:space="preserve"> i</w:t>
      </w:r>
      <w:r w:rsidR="007B5326" w:rsidRPr="00466E57">
        <w:t xml:space="preserve">nputs come from a static </w:t>
      </w:r>
      <w:r w:rsidR="00251FF2">
        <w:t xml:space="preserve">food web </w:t>
      </w:r>
      <w:r w:rsidR="007B5326" w:rsidRPr="00466E57">
        <w:t xml:space="preserve">model </w:t>
      </w:r>
      <w:r w:rsidR="00135130" w:rsidRPr="00466E57">
        <w:t xml:space="preserve">based on a distinct time period relative to our abundance time series. </w:t>
      </w:r>
      <w:r w:rsidR="00072CC9" w:rsidRPr="00466E57">
        <w:t>T</w:t>
      </w:r>
      <w:r w:rsidR="00956D54" w:rsidRPr="00466E57">
        <w:t xml:space="preserve">he </w:t>
      </w:r>
      <w:r w:rsidR="00072CC9" w:rsidRPr="00466E57">
        <w:t xml:space="preserve">weight for predator </w:t>
      </w:r>
      <w:r w:rsidR="00072CC9" w:rsidRPr="00466E57">
        <w:rPr>
          <w:i/>
        </w:rPr>
        <w:t xml:space="preserve">i </w:t>
      </w:r>
      <w:r w:rsidR="00072CC9" w:rsidRPr="00466E57">
        <w:t xml:space="preserve">with respect to the predator index for prey </w:t>
      </w:r>
      <w:r w:rsidR="00072CC9" w:rsidRPr="00466E57">
        <w:rPr>
          <w:i/>
        </w:rPr>
        <w:t>j</w:t>
      </w:r>
      <w:r w:rsidR="00072CC9" w:rsidRPr="00466E57">
        <w:t xml:space="preserve">, </w:t>
      </w:r>
      <w:r w:rsidR="00FB484D" w:rsidRPr="00466E57">
        <w:rPr>
          <w:i/>
        </w:rPr>
        <w:t>W</w:t>
      </w:r>
      <w:r w:rsidR="00072CC9" w:rsidRPr="00466E57">
        <w:rPr>
          <w:i/>
          <w:vertAlign w:val="subscript"/>
        </w:rPr>
        <w:t>i,j</w:t>
      </w:r>
      <w:r w:rsidR="00072CC9" w:rsidRPr="00466E57">
        <w:t xml:space="preserve"> is written as</w:t>
      </w:r>
      <w:r w:rsidR="00956D54" w:rsidRPr="00466E57">
        <w:t>:</w:t>
      </w:r>
    </w:p>
    <w:p w14:paraId="0E9FF449" w14:textId="6AD60B7D" w:rsidR="00956D54" w:rsidRPr="00466E57" w:rsidRDefault="002271BF" w:rsidP="00EA738B">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24C8E133" w:rsidR="003810C3" w:rsidRPr="00466E57" w:rsidRDefault="00956D54" w:rsidP="00EA738B">
      <w:pPr>
        <w:spacing w:line="480" w:lineRule="auto"/>
      </w:pPr>
      <w:r w:rsidRPr="00466E57">
        <w:t xml:space="preserve">where </w:t>
      </w:r>
      <w:r w:rsidR="004742E1" w:rsidRPr="00466E57">
        <w:rPr>
          <w:i/>
        </w:rPr>
        <w:t>QB</w:t>
      </w:r>
      <w:r w:rsidRPr="00466E57">
        <w:t xml:space="preserve"> is the annual consumption </w:t>
      </w:r>
      <w:r w:rsidR="004742E1" w:rsidRPr="00466E57">
        <w:t>to biomass ratio</w:t>
      </w:r>
      <w:r w:rsidR="00072CC9" w:rsidRPr="00466E57">
        <w:t xml:space="preserve"> </w:t>
      </w:r>
      <w:r w:rsidR="004C2C45">
        <w:t xml:space="preserve">(a single </w:t>
      </w:r>
      <w:r w:rsidR="008D5DEC">
        <w:t>quantity</w:t>
      </w:r>
      <w:r w:rsidR="004C2C45">
        <w:t xml:space="preserve">) </w:t>
      </w:r>
      <w:r w:rsidR="00072CC9" w:rsidRPr="00466E57">
        <w:t>and</w:t>
      </w:r>
      <w:r w:rsidR="004742E1" w:rsidRPr="00466E57">
        <w:t xml:space="preserve"> </w:t>
      </w:r>
      <w:r w:rsidRPr="00466E57">
        <w:rPr>
          <w:i/>
        </w:rPr>
        <w:t>D</w:t>
      </w:r>
      <w:r w:rsidR="00072CC9" w:rsidRPr="00466E57">
        <w:rPr>
          <w:i/>
          <w:vertAlign w:val="subscript"/>
        </w:rPr>
        <w:t>i,j</w:t>
      </w:r>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821AE4">
        <w:t>younger</w:t>
      </w:r>
      <w:r w:rsidR="00821AE4" w:rsidRPr="00466E57">
        <w:t xml:space="preserve"> </w:t>
      </w:r>
      <w:r w:rsidR="00CA4B84" w:rsidRPr="00466E57">
        <w:t xml:space="preserve">ages </w:t>
      </w:r>
      <w:r w:rsidR="00DC5D23" w:rsidRPr="00466E57">
        <w:fldChar w:fldCharType="begin"/>
      </w:r>
      <w:r w:rsidR="00065D15">
        <w:instrText xml:space="preserve"> ADDIN ZOTERO_ITEM CSL_CITATION {"citationID":"U2cefua7","properties":{"formattedCitation":"(Oken and Essington, 2015)","plainCitation":"(Oken and Essington, 2015)"},"citationItems":[{"id":1128,"uris":["http://zotero.org/users/783258/items/PS3U7JDA"],"uri":["http://zotero.org/users/783258/items/PS3U7JDA"],"itemData":{"id":1128,"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D09A2">
        <w:t>Although</w:t>
      </w:r>
      <w:r w:rsidR="00B930B6" w:rsidRPr="00466E57">
        <w:t xml:space="preserve"> juvenile functional groups</w:t>
      </w:r>
      <w:r w:rsidR="000E5987" w:rsidRPr="00466E57">
        <w:t xml:space="preserve"> in food web models</w:t>
      </w:r>
      <w:r w:rsidR="00BD09A2">
        <w:t xml:space="preserve"> tend to be more data-poor, </w:t>
      </w:r>
      <w:r w:rsidR="00B930B6" w:rsidRPr="00466E57">
        <w:t>we note that</w:t>
      </w:r>
      <w:r w:rsidR="00BD09A2" w:rsidRPr="00BD09A2">
        <w:t xml:space="preserve"> </w:t>
      </w:r>
      <w:r w:rsidR="00BD09A2" w:rsidRPr="00466E57">
        <w:t xml:space="preserve">we use diet information of groups </w:t>
      </w:r>
      <w:r w:rsidR="00BD09A2" w:rsidRPr="00466E57">
        <w:rPr>
          <w:i/>
        </w:rPr>
        <w:t xml:space="preserve">consuming </w:t>
      </w:r>
      <w:r w:rsidR="00BD09A2" w:rsidRPr="00466E57">
        <w:t>juveniles</w:t>
      </w:r>
      <w:r w:rsidR="00B930B6" w:rsidRPr="00466E57">
        <w:t xml:space="preserve">, </w:t>
      </w:r>
      <w:r w:rsidR="00BD09A2">
        <w:t xml:space="preserve">not the actual </w:t>
      </w:r>
      <w:r w:rsidR="00B930B6" w:rsidRPr="00466E57">
        <w:t xml:space="preserve">juvenile diets or consumption rates (unless the juveniles are </w:t>
      </w:r>
      <w:r w:rsidR="007B5326" w:rsidRPr="00466E57">
        <w:t>themselves</w:t>
      </w:r>
      <w:r w:rsidR="00B930B6" w:rsidRPr="00466E57">
        <w:t xml:space="preserve"> predators).</w:t>
      </w:r>
    </w:p>
    <w:p w14:paraId="14F6E526" w14:textId="77FDD5D7" w:rsidR="00D9565E" w:rsidRPr="00466E57" w:rsidRDefault="00D9565E" w:rsidP="00EA738B">
      <w:pPr>
        <w:spacing w:line="480" w:lineRule="auto"/>
      </w:pPr>
      <w:r w:rsidRPr="00466E57">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065D15">
        <w:instrText xml:space="preserve"> ADDIN ZOTERO_ITEM CSL_CITATION {"citationID":"22fijrl8l2","properties":{"formattedCitation":"{\\rtf (Fu {\\i{}et al.}, 2012)}","plainCitation":"(Fu et al., 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r w:rsidRPr="00466E57">
        <w:t>gadids and pleuronecti</w:t>
      </w:r>
      <w:r w:rsidR="009B05BB" w:rsidRPr="00466E57">
        <w:t>ds</w:t>
      </w:r>
      <w:r w:rsidRPr="00466E57">
        <w:t xml:space="preserve"> that were classified </w:t>
      </w:r>
      <w:r w:rsidR="00515197">
        <w:t xml:space="preserve">by experts </w:t>
      </w:r>
      <w:r w:rsidRPr="00466E57">
        <w:t>as “</w:t>
      </w:r>
      <w:r w:rsidR="00EA5B43" w:rsidRPr="00466E57">
        <w:t>small,</w:t>
      </w:r>
      <w:r w:rsidRPr="00466E57">
        <w:t>”</w:t>
      </w:r>
      <w:r w:rsidR="009B05BB" w:rsidRPr="00466E57">
        <w:t xml:space="preserve"> </w:t>
      </w:r>
      <w:r w:rsidR="00EA5B43" w:rsidRPr="00466E57">
        <w:t xml:space="preserve">and any other species or species groups </w:t>
      </w:r>
      <w:r w:rsidR="00D2704C">
        <w:t xml:space="preserve">that </w:t>
      </w:r>
      <w:r w:rsidR="00EA5B43" w:rsidRPr="00466E57">
        <w:t xml:space="preserve">local experts thought were key for transferring energy from low to high trophic levels. </w:t>
      </w:r>
    </w:p>
    <w:p w14:paraId="5D309EE8" w14:textId="77777777" w:rsidR="00BF2B45" w:rsidRPr="00466E57" w:rsidRDefault="00BF2B45" w:rsidP="00EA738B">
      <w:pPr>
        <w:spacing w:line="480" w:lineRule="auto"/>
      </w:pPr>
    </w:p>
    <w:p w14:paraId="6B6BF574" w14:textId="5E2A528E" w:rsidR="00A67048" w:rsidRPr="00466E57" w:rsidRDefault="00A67048" w:rsidP="00EA738B">
      <w:pPr>
        <w:spacing w:line="480" w:lineRule="auto"/>
        <w:outlineLvl w:val="0"/>
        <w:rPr>
          <w:i/>
        </w:rPr>
      </w:pPr>
      <w:r w:rsidRPr="00466E57">
        <w:rPr>
          <w:i/>
        </w:rPr>
        <w:t>Static</w:t>
      </w:r>
      <w:r w:rsidR="002C6C80" w:rsidRPr="00466E57">
        <w:rPr>
          <w:i/>
        </w:rPr>
        <w:t xml:space="preserve"> analysis</w:t>
      </w:r>
    </w:p>
    <w:p w14:paraId="5BF7ADF9" w14:textId="0D615CF1" w:rsidR="00657D30" w:rsidRDefault="00A404DD" w:rsidP="00EA738B">
      <w:pPr>
        <w:spacing w:line="480" w:lineRule="auto"/>
        <w:ind w:firstLine="720"/>
      </w:pPr>
      <w:r>
        <w:lastRenderedPageBreak/>
        <w:t xml:space="preserve">First, we calculated the predation index at the biomasses associated with the static model equilibria.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xml:space="preserve">. </w:t>
      </w:r>
      <w:r w:rsidR="007B5326" w:rsidRPr="001A64E1">
        <w:rPr>
          <w:color w:val="000000" w:themeColor="text1"/>
        </w:rPr>
        <w:t>Therefore</w:t>
      </w:r>
      <w:r w:rsidR="007B5326" w:rsidRPr="00466E57">
        <w:t>, the contribution of predator</w:t>
      </w:r>
      <w:r w:rsidR="00D74DE0">
        <w:t xml:space="preserve"> functional group</w:t>
      </w:r>
      <w:r w:rsidR="007B5326" w:rsidRPr="00466E57">
        <w:t xml:space="preserve"> </w:t>
      </w:r>
      <w:r w:rsidR="007B5326" w:rsidRPr="00466E57">
        <w:rPr>
          <w:i/>
        </w:rPr>
        <w:t>i</w:t>
      </w:r>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r w:rsidR="007B5326" w:rsidRPr="00466E57">
        <w:rPr>
          <w:i/>
        </w:rPr>
        <w:t>P</w:t>
      </w:r>
      <w:r w:rsidR="007B5326" w:rsidRPr="00466E57">
        <w:rPr>
          <w:i/>
          <w:vertAlign w:val="subscript"/>
        </w:rPr>
        <w:t>i,j</w:t>
      </w:r>
      <w:r w:rsidR="00637759">
        <w:rPr>
          <w:i/>
          <w:vertAlign w:val="superscript"/>
        </w:rPr>
        <w:t>*</w:t>
      </w:r>
      <w:r w:rsidR="00DF3F92" w:rsidRPr="00466E57">
        <w:rPr>
          <w:i/>
          <w:vertAlign w:val="subscript"/>
        </w:rPr>
        <w:t xml:space="preserve"> </w:t>
      </w:r>
      <w:r w:rsidR="00DF3F92" w:rsidRPr="00466E57">
        <w:t>is</w:t>
      </w:r>
      <w:r w:rsidR="007B5326" w:rsidRPr="00466E57">
        <w:t>:</w:t>
      </w:r>
    </w:p>
    <w:p w14:paraId="1B059BF4" w14:textId="56D2CBE6" w:rsidR="007B5326" w:rsidRPr="00466E57" w:rsidRDefault="002271BF" w:rsidP="00EA738B">
      <w:pPr>
        <w:spacing w:line="480" w:lineRule="auto"/>
      </w:pP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r w:rsidR="00657D30">
        <w:t xml:space="preserve"> </w:t>
      </w:r>
      <w:r w:rsidR="00657D30">
        <w:tab/>
        <w:t>(2)</w:t>
      </w:r>
    </w:p>
    <w:p w14:paraId="16EEE023" w14:textId="6FE38FED" w:rsidR="007B5326" w:rsidRPr="00A404DD" w:rsidRDefault="00DF3F92" w:rsidP="00EA738B">
      <w:pPr>
        <w:spacing w:line="480" w:lineRule="auto"/>
      </w:pPr>
      <w:r w:rsidRPr="00466E57">
        <w:t xml:space="preserve">where </w:t>
      </w:r>
      <w:r w:rsidRPr="00466E57">
        <w:rPr>
          <w:i/>
        </w:rPr>
        <w:t>B</w:t>
      </w:r>
      <w:r w:rsidRPr="00466E57">
        <w:rPr>
          <w:i/>
          <w:vertAlign w:val="subscript"/>
        </w:rPr>
        <w:t>i</w:t>
      </w:r>
      <w:r w:rsidR="004146AD">
        <w:rPr>
          <w:i/>
          <w:vertAlign w:val="subscript"/>
        </w:rPr>
        <w:t>,</w:t>
      </w:r>
      <w:r w:rsidR="008D5DEC">
        <w:rPr>
          <w:i/>
          <w:vertAlign w:val="superscript"/>
        </w:rPr>
        <w:t>*</w:t>
      </w:r>
      <w:r w:rsidRPr="00466E57">
        <w:t xml:space="preserve"> is the static model biomass of</w:t>
      </w:r>
      <w:r w:rsidR="00D74DE0">
        <w:t xml:space="preserve"> functional group</w:t>
      </w:r>
      <w:r w:rsidRPr="00466E57">
        <w:t xml:space="preserve"> </w:t>
      </w:r>
      <w:r w:rsidRPr="00466E57">
        <w:rPr>
          <w:i/>
        </w:rPr>
        <w:t>i.</w:t>
      </w:r>
      <w:r w:rsidR="00A404DD">
        <w:rPr>
          <w:i/>
        </w:rPr>
        <w:t xml:space="preserve"> </w:t>
      </w:r>
      <w:r w:rsidR="00A404DD">
        <w:t xml:space="preserve">Furthermore, the total predator index for prey group </w:t>
      </w:r>
      <w:r w:rsidR="00A404DD">
        <w:rPr>
          <w:i/>
        </w:rPr>
        <w:t>j</w:t>
      </w:r>
      <w:r w:rsidR="00A404DD">
        <w:t xml:space="preserve">, </w:t>
      </w:r>
      <w:r w:rsidR="00A404DD">
        <w:rPr>
          <w:i/>
        </w:rPr>
        <w:t>P</w:t>
      </w:r>
      <w:r w:rsidR="00A404DD">
        <w:rPr>
          <w:i/>
          <w:vertAlign w:val="subscript"/>
        </w:rPr>
        <w:t>j</w:t>
      </w:r>
      <w:r w:rsidR="00A404DD">
        <w:t xml:space="preserve"> is the sum </w:t>
      </w:r>
      <w:r w:rsidR="00D74DE0">
        <w:t xml:space="preserve">of </w:t>
      </w:r>
      <w:r w:rsidR="00D74DE0">
        <w:rPr>
          <w:i/>
        </w:rPr>
        <w:t>P</w:t>
      </w:r>
      <w:r w:rsidR="00D74DE0">
        <w:rPr>
          <w:i/>
          <w:vertAlign w:val="subscript"/>
        </w:rPr>
        <w:t>i,j</w:t>
      </w:r>
      <w:r w:rsidR="00D74DE0">
        <w:t xml:space="preserve"> </w:t>
      </w:r>
      <w:r w:rsidR="00A404DD">
        <w:t>over all predators</w:t>
      </w:r>
      <w:r w:rsidR="00D74DE0">
        <w:t xml:space="preserve"> </w:t>
      </w:r>
      <w:r w:rsidR="00D74DE0">
        <w:rPr>
          <w:i/>
        </w:rPr>
        <w:t>i</w:t>
      </w:r>
      <w:r w:rsidR="00A404DD">
        <w:t>.</w:t>
      </w:r>
    </w:p>
    <w:p w14:paraId="1E789AD9" w14:textId="046F52E4" w:rsidR="00956D54" w:rsidRPr="00466E57" w:rsidRDefault="00D62833" w:rsidP="00EA738B">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w:t>
      </w:r>
      <w:r w:rsidR="00D2704C">
        <w:t xml:space="preserve">predator </w:t>
      </w:r>
      <w:r w:rsidR="00A404DD" w:rsidRPr="00466E57">
        <w:t xml:space="preserve">species for which we have biomass time series data. </w:t>
      </w:r>
      <w:r>
        <w:t xml:space="preserve">To do so, we </w:t>
      </w:r>
      <w:r w:rsidR="00A569D2" w:rsidRPr="00466E57">
        <w:t>checked which</w:t>
      </w:r>
      <w:r w:rsidR="00637759">
        <w:t xml:space="preserve"> predator</w:t>
      </w:r>
      <w:r w:rsidR="00A569D2" w:rsidRPr="00466E57">
        <w:t xml:space="preserve"> functional groups contained at least one </w:t>
      </w:r>
      <w:r w:rsidR="00D2704C">
        <w:t xml:space="preserve">predator </w:t>
      </w:r>
      <w:r w:rsidR="00A569D2" w:rsidRPr="00466E57">
        <w:t>species found in the abundance time series</w:t>
      </w:r>
      <w:r>
        <w:t>, and calculated what fraction of predation mortality those functional groups made up</w:t>
      </w:r>
      <w:r w:rsidR="00A569D2" w:rsidRPr="00466E57">
        <w:t xml:space="preserve">. </w:t>
      </w:r>
    </w:p>
    <w:p w14:paraId="0D63C5AD" w14:textId="220442C4" w:rsidR="00956D54" w:rsidRDefault="00A569D2" w:rsidP="00EA738B">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One key advantage to using the static calculations for this analysis was that we were able to include all predators, even those not included in the abundance</w:t>
      </w:r>
      <w:r w:rsidR="009A7B2E">
        <w:t xml:space="preserve"> time series</w:t>
      </w:r>
      <w:r w:rsidR="00AA0420" w:rsidRPr="00466E57">
        <w:t xml:space="preserve">. </w:t>
      </w:r>
      <w:r w:rsidR="00731A75" w:rsidRPr="00466E57">
        <w:t>W</w:t>
      </w:r>
      <w:r w:rsidR="00CE2754" w:rsidRPr="00466E57">
        <w:t xml:space="preserve">e </w:t>
      </w:r>
      <w:r w:rsidR="00135130" w:rsidRPr="00466E57">
        <w:t>ranked predators in descending order of</w:t>
      </w:r>
      <w:r w:rsidR="00D74DE0">
        <w:t xml:space="preserve"> the </w:t>
      </w:r>
      <w:r w:rsidR="00D74DE0">
        <w:rPr>
          <w:i/>
        </w:rPr>
        <w:t>P</w:t>
      </w:r>
      <w:r w:rsidR="00D74DE0">
        <w:rPr>
          <w:i/>
          <w:vertAlign w:val="subscript"/>
        </w:rPr>
        <w:t>i,j</w:t>
      </w:r>
      <w:r w:rsidR="009A7B2E">
        <w:rPr>
          <w:i/>
          <w:vertAlign w:val="superscript"/>
        </w:rPr>
        <w:t>*</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EA738B">
      <w:pPr>
        <w:spacing w:line="480" w:lineRule="auto"/>
        <w:ind w:firstLine="720"/>
      </w:pPr>
    </w:p>
    <w:p w14:paraId="30930453" w14:textId="61839854" w:rsidR="00325958" w:rsidRPr="00466E57" w:rsidRDefault="002C6C80" w:rsidP="00EA738B">
      <w:pPr>
        <w:spacing w:line="480" w:lineRule="auto"/>
        <w:outlineLvl w:val="0"/>
        <w:rPr>
          <w:i/>
        </w:rPr>
      </w:pPr>
      <w:r w:rsidRPr="00466E57">
        <w:rPr>
          <w:i/>
        </w:rPr>
        <w:t>Dynamic analysis</w:t>
      </w:r>
    </w:p>
    <w:p w14:paraId="781297B5" w14:textId="392F40C4" w:rsidR="0075258D" w:rsidRDefault="00325958" w:rsidP="00EA738B">
      <w:pPr>
        <w:spacing w:line="480" w:lineRule="auto"/>
      </w:pPr>
      <w:r w:rsidRPr="00466E57">
        <w:lastRenderedPageBreak/>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w:t>
      </w:r>
      <w:r w:rsidR="00107DB6" w:rsidRPr="00466E57">
        <w:t xml:space="preserve">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w:t>
      </w:r>
      <w:r w:rsidR="00D2704C">
        <w:t xml:space="preserve">predator </w:t>
      </w:r>
      <w:r w:rsidR="004A5A10" w:rsidRPr="00466E57">
        <w:t xml:space="preserve">functional group in the food web model, they were included as separate components in the index, but all received the same weight that was calculated for that </w:t>
      </w:r>
      <w:r w:rsidR="00D2704C">
        <w:t xml:space="preserve">predator </w:t>
      </w:r>
      <w:r w:rsidR="004A5A10" w:rsidRPr="00466E57">
        <w:t xml:space="preserve">functional group. This assumes that all species within a functional group have grossly similar diets and consumption rates. </w:t>
      </w:r>
      <w:r w:rsidR="0075258D">
        <w:t xml:space="preserve">Thus, </w:t>
      </w:r>
      <w:r w:rsidR="0075258D" w:rsidRPr="00466E57">
        <w:t>the contribution of predator</w:t>
      </w:r>
      <w:r w:rsidR="0075258D">
        <w:t xml:space="preserve"> species </w:t>
      </w:r>
      <w:r w:rsidR="0075258D" w:rsidRPr="00466E57">
        <w:rPr>
          <w:i/>
        </w:rPr>
        <w:t>i</w:t>
      </w:r>
      <w:r w:rsidR="0075258D">
        <w:rPr>
          <w:i/>
          <w:vertAlign w:val="subscript"/>
        </w:rPr>
        <w:t>k</w:t>
      </w:r>
      <w:r w:rsidR="0075258D">
        <w:t xml:space="preserve"> within functional group </w:t>
      </w:r>
      <w:r w:rsidR="0075258D">
        <w:rPr>
          <w:i/>
        </w:rPr>
        <w:t>i</w:t>
      </w:r>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r w:rsidR="0075258D" w:rsidRPr="00466E57">
        <w:rPr>
          <w:i/>
        </w:rPr>
        <w:t>P</w:t>
      </w:r>
      <w:r w:rsidR="0075258D" w:rsidRPr="00466E57">
        <w:rPr>
          <w:i/>
          <w:vertAlign w:val="subscript"/>
        </w:rPr>
        <w:t>i</w:t>
      </w:r>
      <w:r w:rsidR="00722FD9">
        <w:rPr>
          <w:i/>
          <w:vertAlign w:val="subscript"/>
        </w:rPr>
        <w:t>_k</w:t>
      </w:r>
      <w:r w:rsidR="0075258D" w:rsidRPr="00466E57">
        <w:rPr>
          <w:i/>
          <w:vertAlign w:val="subscript"/>
        </w:rPr>
        <w:t>,j</w:t>
      </w:r>
      <w:r w:rsidR="0075258D">
        <w:rPr>
          <w:i/>
          <w:vertAlign w:val="subscript"/>
        </w:rPr>
        <w:softHyphen/>
      </w:r>
      <w:r w:rsidR="0075258D">
        <w:rPr>
          <w:i/>
        </w:rPr>
        <w:t>(t)</w:t>
      </w:r>
      <w:r w:rsidR="0075258D">
        <w:t>, is:</w:t>
      </w:r>
    </w:p>
    <w:p w14:paraId="67D3A39F" w14:textId="357D3E60" w:rsidR="0075258D" w:rsidRDefault="002271BF" w:rsidP="00EA738B">
      <w:pPr>
        <w:spacing w:line="480" w:lineRule="auto"/>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oMath>
      <w:r w:rsidR="00657D30">
        <w:tab/>
        <w:t>(3)</w:t>
      </w:r>
    </w:p>
    <w:p w14:paraId="01D28B0A" w14:textId="5C9B7B5A" w:rsidR="005E7480" w:rsidRPr="00466E57" w:rsidRDefault="00107DB6" w:rsidP="00EA738B">
      <w:pPr>
        <w:spacing w:line="480" w:lineRule="auto"/>
      </w:pPr>
      <w:r w:rsidRPr="00466E57">
        <w:t xml:space="preserve"> </w:t>
      </w:r>
      <w:r w:rsidR="00A06030">
        <w:t xml:space="preserve">Once again, the total </w:t>
      </w:r>
      <w:r w:rsidR="004A5A10">
        <w:t xml:space="preserve">dynamic </w:t>
      </w:r>
      <w:r w:rsidR="00A06030">
        <w:t xml:space="preserve">predator index, </w:t>
      </w:r>
      <w:r w:rsidR="004A5A10">
        <w:rPr>
          <w:i/>
        </w:rPr>
        <w:t>P</w:t>
      </w:r>
      <w:r w:rsidR="004A5A10">
        <w:rPr>
          <w:i/>
          <w:vertAlign w:val="subscript"/>
        </w:rPr>
        <w:t>j</w:t>
      </w:r>
      <w:r w:rsidR="004A5A10">
        <w:rPr>
          <w:i/>
        </w:rPr>
        <w:t>(t)</w:t>
      </w:r>
      <w:r w:rsidR="004A5A10">
        <w:t xml:space="preserve"> is the sum over all predator species of the </w:t>
      </w:r>
      <w:r w:rsidR="004A5A10">
        <w:rPr>
          <w:i/>
        </w:rPr>
        <w:t>P</w:t>
      </w:r>
      <w:r w:rsidR="009E55AC">
        <w:rPr>
          <w:i/>
          <w:vertAlign w:val="subscript"/>
        </w:rPr>
        <w:t>i_</w:t>
      </w:r>
      <w:r w:rsidR="004A5A10">
        <w:rPr>
          <w:i/>
          <w:vertAlign w:val="subscript"/>
        </w:rPr>
        <w:t>k,j</w:t>
      </w:r>
      <w:r w:rsidR="004A5A10">
        <w:rPr>
          <w:i/>
        </w:rPr>
        <w:t>(t)</w:t>
      </w:r>
      <w:r w:rsidR="004A5A10">
        <w:t xml:space="preserve">. </w:t>
      </w:r>
      <w:r w:rsidR="004A5A10" w:rsidRPr="00466E57">
        <w:t xml:space="preserve">Missing </w:t>
      </w:r>
      <w:r w:rsidR="00174EE2">
        <w:t>biomass estimates</w:t>
      </w:r>
      <w:r w:rsidR="00174EE2" w:rsidRPr="00466E57">
        <w:t xml:space="preserve"> </w:t>
      </w:r>
      <w:r w:rsidR="004A5A10" w:rsidRPr="00466E57">
        <w:t xml:space="preserve">were imputed </w:t>
      </w:r>
      <w:r w:rsidR="00AE742E">
        <w:t>by</w:t>
      </w:r>
      <w:r w:rsidR="004A5A10" w:rsidRPr="00466E57">
        <w:t xml:space="preserve"> linear</w:t>
      </w:r>
      <w:r w:rsidR="00AE742E">
        <w:t>ly</w:t>
      </w:r>
      <w:r w:rsidR="004A5A10" w:rsidRPr="00466E57">
        <w:t xml:space="preserve"> interpolati</w:t>
      </w:r>
      <w:r w:rsidR="00AE742E">
        <w:t xml:space="preserve">ng between the two most adjacent years with </w:t>
      </w:r>
      <w:r w:rsidR="00174EE2">
        <w:t>estimates</w:t>
      </w:r>
      <w:r w:rsidR="00AE742E">
        <w:t xml:space="preserve">. If no earlier (or later) </w:t>
      </w:r>
      <w:r w:rsidR="00A63430">
        <w:t xml:space="preserve">years had </w:t>
      </w:r>
      <w:r w:rsidR="00174EE2">
        <w:t xml:space="preserve">estimates </w:t>
      </w:r>
      <w:r w:rsidR="00DF671B">
        <w:t>for a single species</w:t>
      </w:r>
      <w:r w:rsidR="00AE742E">
        <w:t xml:space="preserve">, </w:t>
      </w:r>
      <w:r w:rsidR="00A63430">
        <w:t xml:space="preserve">the value from the </w:t>
      </w:r>
      <w:r w:rsidR="00AE742E">
        <w:t xml:space="preserve">first (or last) year </w:t>
      </w:r>
      <w:r w:rsidR="00A63430">
        <w:t xml:space="preserve">with </w:t>
      </w:r>
      <w:r w:rsidR="00174EE2">
        <w:t xml:space="preserve">estimates </w:t>
      </w:r>
      <w:r w:rsidR="00DF671B">
        <w:t>was inserted.</w:t>
      </w:r>
    </w:p>
    <w:p w14:paraId="23E04428" w14:textId="6846076F" w:rsidR="00BA5BA4" w:rsidRPr="00466E57" w:rsidRDefault="00325958" w:rsidP="00EA738B">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w:t>
      </w:r>
      <w:r w:rsidR="001578A6">
        <w:t xml:space="preserve"> (Fig. 1)</w:t>
      </w:r>
      <w:r w:rsidRPr="00466E57">
        <w:t xml:space="preserve">.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065D15">
        <w:instrText xml:space="preserve"> ADDIN ZOTERO_ITEM CSL_CITATION {"citationID":"2cmtrqrje8","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t>
      </w:r>
      <w:r w:rsidR="005843A4">
        <w:t xml:space="preserve">The </w:t>
      </w:r>
      <w:r w:rsidR="009B0FE1" w:rsidRPr="00466E57">
        <w:t xml:space="preserve">variance ratio of </w:t>
      </w:r>
      <w:r w:rsidR="001479B1">
        <w:t xml:space="preserve">the predator index for prey group </w:t>
      </w:r>
      <w:r w:rsidR="00AC09C1" w:rsidRPr="00AC09C1">
        <w:rPr>
          <w:i/>
        </w:rPr>
        <w:t>j</w:t>
      </w:r>
      <w:r w:rsidR="009B0FE1" w:rsidRPr="00466E57">
        <w:rPr>
          <w:i/>
        </w:rPr>
        <w:t>, VR</w:t>
      </w:r>
      <w:r w:rsidR="00AC09C1">
        <w:rPr>
          <w:i/>
          <w:vertAlign w:val="subscript"/>
        </w:rPr>
        <w:t>j</w:t>
      </w:r>
      <w:r w:rsidR="00BA5BA4" w:rsidRPr="00466E57">
        <w:t xml:space="preserve"> </w:t>
      </w:r>
      <w:r w:rsidR="005843A4">
        <w:t>w</w:t>
      </w:r>
      <w:r w:rsidR="00BA5BA4" w:rsidRPr="00466E57">
        <w:t>as:</w:t>
      </w:r>
    </w:p>
    <w:p w14:paraId="61FE11B5" w14:textId="77882BA8" w:rsidR="00657D30" w:rsidRDefault="009B0FE1" w:rsidP="00EA738B">
      <w:pPr>
        <w:spacing w:line="480" w:lineRule="auto"/>
      </w:pPr>
      <m:oMath>
        <m:r>
          <w:rPr>
            <w:rFonts w:ascii="Cambria Math" w:hAnsi="Cambria Math"/>
          </w:rPr>
          <w:lastRenderedPageBreak/>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1D31A240" w:rsidR="00244FD4" w:rsidRPr="00466E57" w:rsidRDefault="00E26C95" w:rsidP="00EA738B">
      <w:pPr>
        <w:spacing w:line="480" w:lineRule="auto"/>
      </w:pPr>
      <w:r>
        <w:t>where the variances of each predator species or assemblage are calculated over time.</w:t>
      </w:r>
      <w:r w:rsidR="001578A6">
        <w:t xml:space="preserve"> The variance ratio </w:t>
      </w:r>
      <w:r w:rsidR="00347058" w:rsidRPr="00466E57">
        <w:t>is equal to one when the components are, on average, statistically independent (</w:t>
      </w:r>
      <w:r w:rsidR="001578A6">
        <w:t>covariances sum to zero</w:t>
      </w:r>
      <w:r w:rsidR="00E7461B" w:rsidRPr="00466E57">
        <w:t>)</w:t>
      </w:r>
      <w:r w:rsidR="001578A6">
        <w:t>, less than one when components are, on</w:t>
      </w:r>
      <w:r w:rsidR="00123BE4">
        <w:t xml:space="preserve"> average</w:t>
      </w:r>
      <w:r w:rsidR="001578A6">
        <w:t>, asynchronous (</w:t>
      </w:r>
      <w:r w:rsidR="004148B3">
        <w:t xml:space="preserve">negative sum of covariances, </w:t>
      </w:r>
      <w:r w:rsidR="001578A6">
        <w:t>consistent with compensatory dynamics), and greater than one when components are, on average, synchronous (</w:t>
      </w:r>
      <w:r w:rsidR="004148B3">
        <w:t xml:space="preserve">positive sum of covariances, </w:t>
      </w:r>
      <w:r w:rsidR="001578A6">
        <w:t xml:space="preserve">consistent with </w:t>
      </w:r>
      <w:r w:rsidR="007D0E99">
        <w:t xml:space="preserve">a </w:t>
      </w:r>
      <w:r w:rsidR="001578A6">
        <w:t>shared driver)</w:t>
      </w:r>
      <w:r w:rsidR="00E7461B" w:rsidRPr="00466E57">
        <w:t xml:space="preserve">. </w:t>
      </w:r>
      <w:r w:rsidR="00F3458E">
        <w:t>Because synchronous predator assemblages are least stabilized by predator diversity, such systems should be most susceptible to predator control.</w:t>
      </w:r>
    </w:p>
    <w:p w14:paraId="2CB578F0" w14:textId="617F91B3" w:rsidR="00601BC0" w:rsidRPr="00466E57" w:rsidRDefault="00E7461B" w:rsidP="00EA738B">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t>
      </w:r>
      <w:r w:rsidR="00ED04A8">
        <w:t>Deviations from this expected relationship</w:t>
      </w:r>
      <w:r w:rsidR="00542335" w:rsidRPr="00466E57">
        <w:t xml:space="preserve"> would </w:t>
      </w:r>
      <w:r w:rsidR="008E6C75">
        <w:t>signify</w:t>
      </w:r>
      <w:r w:rsidR="008A6A5E">
        <w:t xml:space="preserve"> stronger or weaker correlations among predator species within the assemblages.</w:t>
      </w:r>
      <w:r w:rsidR="00244FD4" w:rsidRPr="00466E57">
        <w:t xml:space="preserve"> </w:t>
      </w:r>
      <w:r w:rsidR="00A7742D">
        <w:t>W</w:t>
      </w:r>
      <w:r w:rsidR="00A7742D" w:rsidRPr="00466E57">
        <w:t>e</w:t>
      </w:r>
      <w:r w:rsidR="00A7742D">
        <w:t xml:space="preserve"> also </w:t>
      </w:r>
      <w:r w:rsidR="00A7742D" w:rsidRPr="00466E57">
        <w:t xml:space="preserve">recalculated the </w:t>
      </w:r>
      <w:r w:rsidR="00A7742D">
        <w:t>variance ratio</w:t>
      </w:r>
      <w:r w:rsidR="00A7742D" w:rsidRPr="00466E57">
        <w:t xml:space="preserve"> and species counts for a subset of the original guild of predator species: the minimum number of predators that account for at least 90% of the time average of the total </w:t>
      </w:r>
      <w:r w:rsidR="00A7742D">
        <w:t xml:space="preserve">dynamic </w:t>
      </w:r>
      <w:r w:rsidR="00A7742D" w:rsidRPr="00466E57">
        <w:t>predator index</w:t>
      </w:r>
      <w:r w:rsidR="00A7742D">
        <w:t xml:space="preserve"> (which we refer to as the “core” predator species)</w:t>
      </w:r>
      <w:r w:rsidR="00A7742D" w:rsidRPr="00466E57">
        <w:t xml:space="preserve">. </w:t>
      </w:r>
      <w:r w:rsidRPr="00466E57">
        <w:t>In this way, we accounted for the majority of</w:t>
      </w:r>
      <w:r w:rsidR="00244FD4" w:rsidRPr="00466E57">
        <w:t xml:space="preserve"> predation</w:t>
      </w:r>
      <w:r w:rsidRPr="00466E57">
        <w:t xml:space="preserve">, but when </w:t>
      </w:r>
      <w:r w:rsidR="00A7742D">
        <w:t xml:space="preserve">there were </w:t>
      </w:r>
      <w:r w:rsidRPr="00466E57">
        <w:t>many</w:t>
      </w:r>
      <w:r w:rsidR="00A7742D">
        <w:t xml:space="preserve"> rare or unimportant</w:t>
      </w:r>
      <w:r w:rsidRPr="00466E57">
        <w:t xml:space="preserve"> predators, they did not inflate the </w:t>
      </w:r>
      <w:r w:rsidR="00244FD4" w:rsidRPr="00466E57">
        <w:t>diversity metric</w:t>
      </w:r>
      <w:r w:rsidRPr="00466E57">
        <w:t xml:space="preserve">. </w:t>
      </w:r>
    </w:p>
    <w:p w14:paraId="627C2FE7" w14:textId="577E227F" w:rsidR="00FD3238" w:rsidRPr="00466E57" w:rsidRDefault="00845CFE" w:rsidP="00EA738B">
      <w:pPr>
        <w:spacing w:line="480" w:lineRule="auto"/>
      </w:pPr>
      <w:r w:rsidRPr="00466E57">
        <w:lastRenderedPageBreak/>
        <w:tab/>
      </w:r>
      <w:r w:rsidR="00B302B7">
        <w:t xml:space="preserve">Because population dynamics are inherently noisy, it was important to </w:t>
      </w:r>
      <w:r w:rsidR="003D5098">
        <w:t>determine the probability of the observed variance ratios occurring by chance</w:t>
      </w:r>
      <w:r w:rsidR="00B302B7">
        <w:t xml:space="preserve"> alone. To do so</w:t>
      </w:r>
      <w:r w:rsidR="00A64E18" w:rsidRPr="00466E57">
        <w:t>, w</w:t>
      </w:r>
      <w:r w:rsidRPr="00466E57">
        <w:t xml:space="preserve">e bootstrapped </w:t>
      </w:r>
      <w:r w:rsidR="00174D39">
        <w:t xml:space="preserve">years from </w:t>
      </w:r>
      <w:r w:rsidR="009E55AC">
        <w:t xml:space="preserve">each </w:t>
      </w:r>
      <w:r w:rsidR="00174D39">
        <w:t xml:space="preserve">weighted biomass </w:t>
      </w:r>
      <w:r w:rsidR="009E55AC">
        <w:t xml:space="preserve">time series </w:t>
      </w:r>
      <w:r w:rsidR="00FA7070">
        <w:t>for each predator species</w:t>
      </w:r>
      <w:r w:rsidR="009E55AC">
        <w:t xml:space="preserve">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009E55AC">
        <w:t>, and then</w:t>
      </w:r>
      <w:r w:rsidR="0099102A">
        <w:t>, for each bootstrap iteration,</w:t>
      </w:r>
      <w:r w:rsidR="009E55AC">
        <w:t xml:space="preserve"> recalculated the variance ratio of the assemblage</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w:t>
      </w:r>
      <w:r w:rsidR="009E55AC">
        <w:t xml:space="preserve">, </w:t>
      </w:r>
      <w:r w:rsidR="00F74073">
        <w:t>a</w:t>
      </w:r>
      <w:r w:rsidR="00C07778">
        <w:t xml:space="preserve"> </w:t>
      </w:r>
      <w:r w:rsidR="00522829">
        <w:t xml:space="preserve">parametric </w:t>
      </w:r>
      <w:r w:rsidR="00C07778">
        <w:t>bootstrap</w:t>
      </w:r>
      <w:r w:rsidR="00F74073">
        <w:t xml:space="preserve"> method that </w:t>
      </w:r>
      <w:r w:rsidR="009E55AC">
        <w:t xml:space="preserve">resamples </w:t>
      </w:r>
      <w:r w:rsidR="00F51F68">
        <w:t>the phases of the empirical Fourier transform while keeping fixed the moduli, thereby</w:t>
      </w:r>
      <w:r w:rsidR="009E55AC">
        <w:t xml:space="preserve"> maintaining the mean and spectral characteristics</w:t>
      </w:r>
      <w:r w:rsidR="00F51F68">
        <w:t xml:space="preserve"> of the time series. This is</w:t>
      </w:r>
      <w:r w:rsidR="009E55AC">
        <w:t xml:space="preserve"> an </w:t>
      </w:r>
      <w:r w:rsidR="00DE0A0B" w:rsidRPr="00466E57">
        <w:t xml:space="preserve">effective </w:t>
      </w:r>
      <w:r w:rsidR="009E55AC">
        <w:t xml:space="preserve">method </w:t>
      </w:r>
      <w:r w:rsidR="00DE0A0B" w:rsidRPr="00466E57">
        <w:t xml:space="preserve">for statistics </w:t>
      </w:r>
      <w:r w:rsidR="00351DDB">
        <w:t>such as</w:t>
      </w:r>
      <w:r w:rsidR="00351DDB" w:rsidRPr="00466E57">
        <w:t xml:space="preserve"> </w:t>
      </w:r>
      <w:r w:rsidR="00DE0A0B" w:rsidRPr="00466E57">
        <w:t>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065D15">
        <w:instrText xml:space="preserve"> ADDIN ZOTERO_ITEM CSL_CITATION {"citationID":"2o040iu8b7","properties":{"formattedCitation":"(Davison and Hinkley, 1997; Solow and Duplisea, 2007)","plainCitation":"(Davison and Hinkley, 1997; Solow and Duplisea, 2007)"},"citationItems":[{"id":1122,"uris":["http://zotero.org/users/783258/items/6XFRNC8E"],"uri":["http://zotero.org/users/783258/items/6XFRNC8E"],"itemData":{"id":1122,"type":"book","title":"Bootstrap Methods and Their Applications. Cam","publisher":"bridge University Press, Cambridge, ISBN 0-521-57391-2","source":"Google Scholar","author":[{"family":"Davison","given":"A. C."},{"family":"Hinkley","given":"D. V."}],"issued":{"date-parts":[["1997"]]}}},{"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core predator species</w:t>
      </w:r>
      <w:r w:rsidR="004A6C50">
        <w:t xml:space="preserve"> that accounted for the top 90% of predation</w:t>
      </w:r>
      <w:r w:rsidR="0007776B">
        <w:t xml:space="preserve">. This had no qualitative impact on </w:t>
      </w:r>
      <w:r w:rsidR="0076329E">
        <w:t>results</w:t>
      </w:r>
      <w:r w:rsidR="004F57CB">
        <w:t xml:space="preserve"> beyond </w:t>
      </w:r>
      <w:r w:rsidR="0007776B">
        <w:t xml:space="preserve">the aforementioned </w:t>
      </w:r>
      <w:commentRangeStart w:id="3"/>
      <w:commentRangeStart w:id="4"/>
      <w:r w:rsidR="0007776B">
        <w:t>cases</w:t>
      </w:r>
      <w:commentRangeEnd w:id="3"/>
      <w:r w:rsidR="00B05452">
        <w:rPr>
          <w:rStyle w:val="CommentReference"/>
        </w:rPr>
        <w:commentReference w:id="3"/>
      </w:r>
      <w:commentRangeEnd w:id="4"/>
      <w:r w:rsidR="00816286">
        <w:rPr>
          <w:rStyle w:val="CommentReference"/>
        </w:rPr>
        <w:commentReference w:id="4"/>
      </w:r>
      <w:r w:rsidR="0007776B">
        <w:t xml:space="preserve">. </w:t>
      </w:r>
      <w:r w:rsidR="00971C72" w:rsidRPr="00466E57">
        <w:t xml:space="preserve"> </w:t>
      </w:r>
    </w:p>
    <w:p w14:paraId="01764D28" w14:textId="2BB3D1A2" w:rsidR="0008121F" w:rsidRPr="00466E57" w:rsidRDefault="0008121F" w:rsidP="00EA738B">
      <w:pPr>
        <w:spacing w:line="480" w:lineRule="auto"/>
      </w:pPr>
      <w:r w:rsidRPr="00466E57">
        <w:lastRenderedPageBreak/>
        <w:tab/>
        <w:t xml:space="preserve">All analysis was done in R version 3.3.0 </w:t>
      </w:r>
      <w:r w:rsidRPr="00466E57">
        <w:fldChar w:fldCharType="begin"/>
      </w:r>
      <w:r w:rsidR="00556F32">
        <w:instrText xml:space="preserve"> ADDIN ZOTERO_ITEM CSL_CITATION {"citationID":"1j2cp5jo64","properties":{"formattedCitation":"(R Core Team, 2016)","plainCitation":"(R Core Team, 2016)"},"citationItems":[{"id":583,"uris":["http://zotero.org/users/783258/items/PRTV72CS"],"uri":["http://zotero.org/users/783258/items/PRTV72CS"],"itemData":{"id":583,"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w:t>
      </w:r>
      <w:commentRangeStart w:id="5"/>
      <w:commentRangeStart w:id="6"/>
      <w:r w:rsidRPr="00466E57">
        <w:t xml:space="preserve">boot </w:t>
      </w:r>
      <w:commentRangeEnd w:id="5"/>
      <w:r w:rsidR="002C75A8">
        <w:rPr>
          <w:rStyle w:val="CommentReference"/>
        </w:rPr>
        <w:commentReference w:id="5"/>
      </w:r>
      <w:commentRangeEnd w:id="6"/>
      <w:r w:rsidR="00620BFA">
        <w:rPr>
          <w:rStyle w:val="CommentReference"/>
        </w:rPr>
        <w:commentReference w:id="6"/>
      </w:r>
      <w:r w:rsidRPr="00466E57">
        <w:t xml:space="preserve">package </w:t>
      </w:r>
      <w:r w:rsidRPr="00466E57">
        <w:fldChar w:fldCharType="begin"/>
      </w:r>
      <w:r w:rsidR="00065D15">
        <w:instrText xml:space="preserve"> ADDIN ZOTERO_ITEM CSL_CITATION {"citationID":"14ijqujuk9","properties":{"formattedCitation":"(Canty and Ripley, 2016)","plainCitation":"(Canty and Ripley, 2016)"},"citationItems":[{"id":1131,"uris":["http://zotero.org/users/783258/items/I72XA2SI"],"uri":["http://zotero.org/users/783258/items/I72XA2SI"],"itemData":{"id":1131,"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EA738B">
      <w:pPr>
        <w:spacing w:line="480" w:lineRule="auto"/>
        <w:rPr>
          <w:b/>
        </w:rPr>
      </w:pPr>
    </w:p>
    <w:p w14:paraId="448F1839" w14:textId="77777777" w:rsidR="000623BF" w:rsidRPr="00466E57" w:rsidRDefault="000623BF" w:rsidP="00EA738B">
      <w:pPr>
        <w:spacing w:line="480" w:lineRule="auto"/>
        <w:outlineLvl w:val="0"/>
        <w:rPr>
          <w:b/>
        </w:rPr>
      </w:pPr>
      <w:r w:rsidRPr="00466E57">
        <w:rPr>
          <w:b/>
        </w:rPr>
        <w:t>Results</w:t>
      </w:r>
    </w:p>
    <w:p w14:paraId="40A1102F" w14:textId="6E9F903B" w:rsidR="000623BF" w:rsidRPr="00466E57" w:rsidRDefault="00557576" w:rsidP="00EA738B">
      <w:pPr>
        <w:spacing w:line="480" w:lineRule="auto"/>
      </w:pPr>
      <w:r w:rsidRPr="00466E57">
        <w:tab/>
      </w:r>
      <w:r w:rsidR="004A0686">
        <w:t xml:space="preserve">We first assessed </w:t>
      </w:r>
      <w:r w:rsidR="00EC0FFF">
        <w:t>how comprehensive</w:t>
      </w:r>
      <w:r w:rsidR="00003ED1">
        <w:t>ly</w:t>
      </w:r>
      <w:r w:rsidR="00EC0FFF">
        <w:t xml:space="preserve"> our dynamic predator index</w:t>
      </w:r>
      <w:r w:rsidR="00003ED1">
        <w:t xml:space="preserve"> quantified</w:t>
      </w:r>
      <w:r w:rsidR="00EC0FFF">
        <w:t xml:space="preserve"> the total predation intensity based on the static index</w:t>
      </w:r>
      <w:r w:rsidR="00003ED1">
        <w:t>, which should theoretically account for all sources</w:t>
      </w:r>
      <w:r w:rsidR="00EC0FFF">
        <w:t xml:space="preserve">. </w:t>
      </w:r>
      <w:r w:rsidR="00510654">
        <w:t>In over half of</w:t>
      </w:r>
      <w:r w:rsidRPr="00466E57">
        <w:t xml:space="preserve"> </w:t>
      </w:r>
      <w:r w:rsidR="00CE3A47">
        <w:t>prey groups</w:t>
      </w:r>
      <w:r w:rsidR="00836B4A">
        <w:t xml:space="preserve"> (15/26</w:t>
      </w:r>
      <w:r w:rsidR="00945497" w:rsidRPr="00466E57">
        <w:t>)</w:t>
      </w:r>
      <w:r w:rsidRPr="00466E57">
        <w:t xml:space="preserve">, </w:t>
      </w:r>
      <w:r w:rsidR="00AA2AE2">
        <w:t>predator functional groups accounting for at least 50% of total predation mortality had time series data available for at least one predator species within the functional group</w:t>
      </w:r>
      <w:r w:rsidR="00317916">
        <w:t xml:space="preserve"> </w:t>
      </w:r>
      <w:r w:rsidR="00974CF9" w:rsidRPr="00466E57">
        <w:t>(Fig. 2)</w:t>
      </w:r>
      <w:r w:rsidRPr="00466E57">
        <w:t xml:space="preserve">. </w:t>
      </w:r>
      <w:r w:rsidR="004A6D3D" w:rsidRPr="00466E57">
        <w:t>The Gulf of Maine and Georges Bank were exceptions, where gelatinous zooplankton account</w:t>
      </w:r>
      <w:r w:rsidR="0017117F">
        <w:t>ed</w:t>
      </w:r>
      <w:r w:rsidR="004A6D3D" w:rsidRPr="00466E57">
        <w:t xml:space="preserve"> for greater than 70% of predation mortality across prey </w:t>
      </w:r>
      <w:r w:rsidR="00381D9A" w:rsidRPr="00466E57">
        <w:t>functional groups</w:t>
      </w:r>
      <w:r w:rsidR="004A6D3D" w:rsidRPr="00466E57">
        <w:t xml:space="preserve"> and systems. </w:t>
      </w:r>
      <w:r w:rsidR="00D3756C">
        <w:t>Notably,</w:t>
      </w:r>
      <w:r w:rsidR="004A6D3D" w:rsidRPr="00466E57">
        <w:t xml:space="preserve"> forage species are not a significant component </w:t>
      </w:r>
      <w:r w:rsidR="00D3756C">
        <w:t xml:space="preserve">of gelatinous zooplankton diets. However, the </w:t>
      </w:r>
      <w:r w:rsidR="004A6D3D" w:rsidRPr="00466E57">
        <w:t>consumption rate</w:t>
      </w:r>
      <w:r w:rsidR="00BE79AC" w:rsidRPr="00466E57">
        <w:t xml:space="preserve"> </w:t>
      </w:r>
      <w:r w:rsidR="00D3756C">
        <w:t xml:space="preserve">of gelatinous zooplankton </w:t>
      </w:r>
      <w:r w:rsidR="00BE79AC" w:rsidRPr="00466E57">
        <w:t>in the model was</w:t>
      </w:r>
      <w:r w:rsidR="004A6D3D" w:rsidRPr="00466E57">
        <w:t xml:space="preserve"> two to three orders of magnitude </w:t>
      </w:r>
      <w:r w:rsidR="00D3756C">
        <w:t>greater</w:t>
      </w:r>
      <w:r w:rsidR="000D2D75" w:rsidRPr="00466E57">
        <w:t xml:space="preserve"> than </w:t>
      </w:r>
      <w:r w:rsidR="00D3756C">
        <w:t xml:space="preserve">that of </w:t>
      </w:r>
      <w:r w:rsidR="00BE79AC" w:rsidRPr="00466E57">
        <w:t>predatory fish</w:t>
      </w:r>
      <w:r w:rsidR="00D3756C">
        <w:t>. This caused gelatinous zooplankton to consume a large biomass of forage fish, even with a small diet fraction, and furthermore meant that gelatinous zooplankton were the chief consumers of forage fish.</w:t>
      </w:r>
      <w:r w:rsidR="004A6D3D" w:rsidRPr="00466E57">
        <w:t xml:space="preserv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w:t>
      </w:r>
      <w:r w:rsidR="00ED31FF">
        <w:t>ed</w:t>
      </w:r>
      <w:r w:rsidR="00381D9A" w:rsidRPr="00466E57">
        <w:t xml:space="preserve"> for 89% of predation</w:t>
      </w:r>
      <w:r w:rsidR="00486D45" w:rsidRPr="00466E57">
        <w:t xml:space="preserve"> and Pacific herring in the Eastern Bering Sea where seals account</w:t>
      </w:r>
      <w:r w:rsidR="00ED31FF">
        <w:t>ed</w:t>
      </w:r>
      <w:r w:rsidR="00486D45" w:rsidRPr="00466E57">
        <w:t xml:space="preserve"> for 81% of predation</w:t>
      </w:r>
      <w:r w:rsidR="00381D9A" w:rsidRPr="00466E57">
        <w:t>.</w:t>
      </w:r>
    </w:p>
    <w:p w14:paraId="2B6A6BBF" w14:textId="5C570C78" w:rsidR="00645BD4" w:rsidRPr="00466E57" w:rsidRDefault="00D74253" w:rsidP="00EA738B">
      <w:pPr>
        <w:spacing w:line="480" w:lineRule="auto"/>
      </w:pPr>
      <w:r w:rsidRPr="00466E57">
        <w:tab/>
      </w:r>
      <w:r w:rsidR="001170B9" w:rsidRPr="00466E57">
        <w:t xml:space="preserve">The </w:t>
      </w:r>
      <w:r w:rsidR="00414E20">
        <w:t xml:space="preserve">number of </w:t>
      </w:r>
      <w:r w:rsidR="001170B9" w:rsidRPr="00466E57">
        <w:t>predation sources varied wi</w:t>
      </w:r>
      <w:r w:rsidR="00426D98">
        <w:t>dely among species and systems</w:t>
      </w:r>
      <w:r w:rsidR="005806D6">
        <w:t>; the components of the predator indices</w:t>
      </w:r>
      <w:r w:rsidR="006918C9">
        <w:t xml:space="preserve"> were not always distributed among many species</w:t>
      </w:r>
      <w:r w:rsidR="00426D98">
        <w:t xml:space="preserve"> (Fig. 3,4)</w:t>
      </w:r>
      <w:r w:rsidR="001170B9" w:rsidRPr="00466E57">
        <w:t xml:space="preserve">. </w:t>
      </w:r>
      <w:r w:rsidR="006918C9">
        <w:t xml:space="preserve">Based on the static analyses, over 50% of predation came from a </w:t>
      </w:r>
      <w:r w:rsidR="006918C9">
        <w:lastRenderedPageBreak/>
        <w:t xml:space="preserve">single predator functional group </w:t>
      </w:r>
      <w:r w:rsidR="005806D6">
        <w:t xml:space="preserve">for </w:t>
      </w:r>
      <w:r w:rsidR="006918C9">
        <w:t>approximately</w:t>
      </w:r>
      <w:r w:rsidR="00944AC5" w:rsidRPr="00466E57">
        <w:t xml:space="preserve"> one-third (</w:t>
      </w:r>
      <w:r w:rsidR="00F57282" w:rsidRPr="00466E57">
        <w:t>9</w:t>
      </w:r>
      <w:r w:rsidR="00944AC5" w:rsidRPr="00466E57">
        <w:t>/</w:t>
      </w:r>
      <w:r w:rsidR="00D178D0">
        <w:t>26</w:t>
      </w:r>
      <w:r w:rsidR="005806D6">
        <w:t>) of the prey groups (Fig. 3)</w:t>
      </w:r>
      <w:r w:rsidR="00944AC5" w:rsidRPr="00466E57">
        <w:t xml:space="preserve">. </w:t>
      </w:r>
      <w:r w:rsidR="00CF5978">
        <w:t>Five of those nine functional groups were composed of a single species, underscoring that predation mortality can come from a small number of species</w:t>
      </w:r>
      <w:r w:rsidR="00C20579" w:rsidRPr="00466E57">
        <w:t>.</w:t>
      </w:r>
      <w:r w:rsidR="00601267">
        <w:t xml:space="preserve"> </w:t>
      </w:r>
      <w:r w:rsidR="006918C9" w:rsidRPr="00466E57">
        <w:t xml:space="preserve">The North Sea tended to have predation that was </w:t>
      </w:r>
      <w:r w:rsidR="006918C9">
        <w:t xml:space="preserve">most </w:t>
      </w:r>
      <w:r w:rsidR="006918C9" w:rsidRPr="00466E57">
        <w:t>evenly distributed, with no predator group accounting for more than a quarter of the total</w:t>
      </w:r>
      <w:r w:rsidR="006918C9">
        <w:t xml:space="preserve"> in any prey group. Based on the dynamic analyses, f</w:t>
      </w:r>
      <w:r w:rsidR="00601267" w:rsidRPr="00466E57">
        <w:t>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pelagics in the Eastern Scotian Shelf</w:t>
      </w:r>
      <w:r w:rsidR="00E67051">
        <w:t xml:space="preserve"> (Grey seals)</w:t>
      </w:r>
      <w:r w:rsidR="00601267" w:rsidRPr="00466E57">
        <w:t>, and Pacific herring in the Gulf of Alaska</w:t>
      </w:r>
      <w:r w:rsidR="00E67051">
        <w:t xml:space="preserve"> (Arrowtooth flounder)</w:t>
      </w:r>
      <w:r w:rsidR="00601267" w:rsidRPr="00466E57">
        <w:t xml:space="preserve">. </w:t>
      </w:r>
    </w:p>
    <w:p w14:paraId="3245999B" w14:textId="6260FE9F" w:rsidR="00186EFC" w:rsidRDefault="00827494" w:rsidP="00EA738B">
      <w:pPr>
        <w:spacing w:line="480" w:lineRule="auto"/>
      </w:pPr>
      <w:r>
        <w:tab/>
      </w:r>
      <w:r w:rsidR="00657D30">
        <w:t>Across ecosystems,</w:t>
      </w:r>
      <w:r w:rsidR="00282294">
        <w:t xml:space="preserve"> there was no overall tendency for predator populations to be either synchronous or asynchronous</w:t>
      </w:r>
      <w:r w:rsidR="00C30410">
        <w:t xml:space="preserve"> </w:t>
      </w:r>
      <w:r w:rsidR="00657D30">
        <w:t>(Fig. 5</w:t>
      </w:r>
      <w:r w:rsidR="00844636">
        <w:t xml:space="preserve">). </w:t>
      </w:r>
      <w:r w:rsidR="00216A41">
        <w:t>Correlation</w:t>
      </w:r>
      <w:r w:rsidR="00427074">
        <w:t xml:space="preserve"> among predators causes the variance ratio to deviate from one, </w:t>
      </w:r>
      <w:r w:rsidR="00D5692D">
        <w:t xml:space="preserve">but </w:t>
      </w:r>
      <w:r w:rsidR="00427074">
        <w:t>this deviation is amplified as the number of species increases. Thus,</w:t>
      </w:r>
      <w:r w:rsidR="00186EFC">
        <w:t xml:space="preserve"> the same </w:t>
      </w:r>
      <w:r w:rsidR="00A702C5" w:rsidRPr="00A702C5">
        <w:t xml:space="preserve">pairwise </w:t>
      </w:r>
      <w:r w:rsidR="00186EFC" w:rsidRPr="00A702C5">
        <w:t>correlation strength</w:t>
      </w:r>
      <w:r w:rsidR="00186EFC">
        <w:t xml:space="preserve"> among species will </w:t>
      </w:r>
      <w:r w:rsidR="00216A41">
        <w:t>result in</w:t>
      </w:r>
      <w:r w:rsidR="00186EFC">
        <w:t xml:space="preserve"> a variance ratio </w:t>
      </w:r>
      <w:r w:rsidR="00BD1D19">
        <w:t xml:space="preserve">farther from one </w:t>
      </w:r>
      <w:r w:rsidR="00454D05">
        <w:t>in</w:t>
      </w:r>
      <w:r w:rsidR="00C30410">
        <w:t xml:space="preserve"> systems with more species. A</w:t>
      </w:r>
      <w:r w:rsidR="00186EFC">
        <w:t xml:space="preserve"> consistent pattern of synchrony or asynchrony across assemblages is</w:t>
      </w:r>
      <w:r w:rsidR="00216A41">
        <w:t xml:space="preserve"> best</w:t>
      </w:r>
      <w:r w:rsidR="00186EFC">
        <w:t xml:space="preserve"> indicated by a positively or negatively sloping relationship between the variance factor and species richness. </w:t>
      </w:r>
      <w:r w:rsidR="00D5692D">
        <w:t xml:space="preserve">However, we saw no </w:t>
      </w:r>
      <w:r w:rsidR="00E327A5">
        <w:t xml:space="preserve">significant </w:t>
      </w:r>
      <w:r w:rsidR="00452335">
        <w:t xml:space="preserve">slope </w:t>
      </w:r>
      <w:r w:rsidR="00D5692D">
        <w:t>in the relationship between the variance factor and species richness,</w:t>
      </w:r>
      <w:r w:rsidR="00096E12">
        <w:t xml:space="preserve"> and thus failed to find a</w:t>
      </w:r>
      <w:r w:rsidR="002D25E1">
        <w:t xml:space="preserve"> consistent pattern of synchrony or asynchrony</w:t>
      </w:r>
      <w:r w:rsidR="00452335">
        <w:t xml:space="preserve"> </w:t>
      </w:r>
      <w:r w:rsidR="00BD1D19">
        <w:t>(all species slope = -0.00</w:t>
      </w:r>
      <w:r w:rsidR="003F018D">
        <w:t>6</w:t>
      </w:r>
      <w:r w:rsidR="00BD1D19">
        <w:t xml:space="preserve">, </w:t>
      </w:r>
      <w:r w:rsidR="00BD1D19" w:rsidRPr="00827494">
        <w:rPr>
          <w:i/>
        </w:rPr>
        <w:t>P</w:t>
      </w:r>
      <w:r w:rsidR="00BD1D19">
        <w:rPr>
          <w:i/>
        </w:rPr>
        <w:t xml:space="preserve"> </w:t>
      </w:r>
      <w:r w:rsidR="003F018D">
        <w:t>= 0.298; core species slope = -0.020</w:t>
      </w:r>
      <w:r w:rsidR="00BD1D19">
        <w:t xml:space="preserve">, </w:t>
      </w:r>
      <w:r w:rsidR="00BD1D19">
        <w:rPr>
          <w:i/>
        </w:rPr>
        <w:t>P</w:t>
      </w:r>
      <w:r w:rsidR="00BD1D19">
        <w:t xml:space="preserve"> = 0.</w:t>
      </w:r>
      <w:r w:rsidR="003F018D">
        <w:t>404</w:t>
      </w:r>
      <w:r w:rsidR="00BD1D19">
        <w:t>)</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w:t>
      </w:r>
      <w:r w:rsidR="003F018D">
        <w:t>3</w:t>
      </w:r>
      <w:r w:rsidR="00844636">
        <w:t xml:space="preserve"> and 0.99 for all predators and core predators, </w:t>
      </w:r>
      <w:r w:rsidR="00844636">
        <w:lastRenderedPageBreak/>
        <w:t>respectively</w:t>
      </w:r>
      <w:r w:rsidR="00197DB6">
        <w:t>)</w:t>
      </w:r>
      <w:r w:rsidR="00452335">
        <w:t>, indicating</w:t>
      </w:r>
      <w:r w:rsidR="00E327A5">
        <w:t xml:space="preserve"> an even balance between synchronous and asynchronous assemblages</w:t>
      </w:r>
      <w:r w:rsidR="00844636">
        <w:t>.</w:t>
      </w:r>
      <w:r w:rsidR="00F44464">
        <w:t xml:space="preserve"> </w:t>
      </w:r>
      <w:r w:rsidR="009B0079">
        <w:t>Together, these results</w:t>
      </w:r>
      <w:r w:rsidR="00EE230E">
        <w:t xml:space="preserve"> support </w:t>
      </w:r>
      <w:r w:rsidR="00E71F25">
        <w:t>conclusions</w:t>
      </w:r>
      <w:r w:rsidR="00F44464">
        <w:t xml:space="preserve"> that predator</w:t>
      </w:r>
      <w:r w:rsidR="009B0079">
        <w:t xml:space="preserve"> populations</w:t>
      </w:r>
      <w:r w:rsidR="00F44464">
        <w:t xml:space="preserve"> tend to be independent of one another, assemblages</w:t>
      </w:r>
      <w:r w:rsidR="00271CEE">
        <w:t xml:space="preserve"> display synchrony and asynchrony with equal likelihood</w:t>
      </w:r>
      <w:r w:rsidR="009B0079">
        <w:t>, or both</w:t>
      </w:r>
    </w:p>
    <w:p w14:paraId="04F28110" w14:textId="7A6E71DA" w:rsidR="008C278E" w:rsidRDefault="002071B7" w:rsidP="00EA738B">
      <w:pPr>
        <w:spacing w:line="480" w:lineRule="auto"/>
      </w:pPr>
      <w:r>
        <w:tab/>
      </w:r>
      <w:r w:rsidR="002970D2">
        <w:t xml:space="preserve">Testing the null hypothesis that predator populations </w:t>
      </w:r>
      <w:r w:rsidR="002D4D38">
        <w:t xml:space="preserve">vary independently </w:t>
      </w:r>
      <w:r w:rsidR="00EA0730">
        <w:t xml:space="preserve">of one another </w:t>
      </w:r>
      <w:r w:rsidR="00F52B15">
        <w:t>also failed to provide strong and consistent evidence for synchrony or asynchrony of predator assemblages</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w:t>
      </w:r>
      <w:r w:rsidR="00812CDD">
        <w:t>18</w:t>
      </w:r>
      <w:r w:rsidR="004C5F6B">
        <w:t xml:space="preserve"> out of </w:t>
      </w:r>
      <w:r w:rsidR="00812CDD">
        <w:t>26</w:t>
      </w:r>
      <w:r w:rsidR="004C5F6B">
        <w:t xml:space="preserve"> assemblages, the observed variance ratio was within the middle 90% of the bootstrapped distribution.</w:t>
      </w:r>
      <w:r w:rsidR="005A20AA">
        <w:t xml:space="preserve"> </w:t>
      </w:r>
      <w:r w:rsidR="00622712">
        <w:t xml:space="preserve">When predator species are independent of one another, </w:t>
      </w:r>
      <w:r w:rsidR="008C278E">
        <w:t>there is a</w:t>
      </w:r>
      <w:r w:rsidR="004B379D">
        <w:t>n intermediate</w:t>
      </w:r>
      <w:r w:rsidR="008C278E">
        <w:t xml:space="preserve"> stabilizing effect of predator diversity on the total predator index; the data do not provide consistent cross-system support for </w:t>
      </w:r>
      <w:r w:rsidR="00851207">
        <w:t xml:space="preserve">further stabilization through </w:t>
      </w:r>
      <w:r w:rsidR="00C6202D">
        <w:t xml:space="preserve">asynchrony and </w:t>
      </w:r>
      <w:r w:rsidR="008C278E">
        <w:t>compensatory dynamics.</w:t>
      </w:r>
    </w:p>
    <w:p w14:paraId="23228293" w14:textId="70A3CFD4" w:rsidR="002071B7" w:rsidRDefault="004C5F6B" w:rsidP="00EA738B">
      <w:pPr>
        <w:spacing w:line="480" w:lineRule="auto"/>
      </w:pPr>
      <w:r>
        <w:tab/>
      </w:r>
      <w:r w:rsidR="00CC3124">
        <w:t>Predator a</w:t>
      </w:r>
      <w:r>
        <w:t>ssemblages that were not statistically independent were clustered by ecosystem</w:t>
      </w:r>
      <w:r w:rsidR="00950F7F">
        <w:t xml:space="preserve"> and displayed both asynchrony and synchrony</w:t>
      </w:r>
      <w:r w:rsidR="00206BE0">
        <w:t xml:space="preserve"> (Fig. 6)</w:t>
      </w:r>
      <w:r>
        <w:t xml:space="preserve">. </w:t>
      </w:r>
      <w:r w:rsidR="00206BE0">
        <w:t xml:space="preserve">Of the </w:t>
      </w:r>
      <w:r w:rsidR="006F4F73">
        <w:t>eight</w:t>
      </w:r>
      <w:r w:rsidR="008810F1">
        <w:t xml:space="preserv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less than one (asynchronous), and four came from the North Sea, where </w:t>
      </w:r>
      <w:r w:rsidR="00420526">
        <w:t xml:space="preserve">all four </w:t>
      </w:r>
      <w:r w:rsidR="008810F1">
        <w:t xml:space="preserve">variance ratios were greater than one (synchronous). </w:t>
      </w:r>
      <w:r w:rsidR="00A07F7F">
        <w:t>Thus, exceptions to the pattern of independence among predators tend</w:t>
      </w:r>
      <w:r w:rsidR="00630FEC">
        <w:t>ed</w:t>
      </w:r>
      <w:r w:rsidR="00A07F7F">
        <w:t xml:space="preserve"> to occur by ecosystem rather than by prey functional group. This is likely in </w:t>
      </w:r>
      <w:r w:rsidR="00A07F7F">
        <w:lastRenderedPageBreak/>
        <w:t xml:space="preserve">part because predator assemblages on different prey functional groups in the same ecosystem </w:t>
      </w:r>
      <w:r w:rsidR="00630FEC">
        <w:t xml:space="preserve">were </w:t>
      </w:r>
      <w:r w:rsidR="00A07F7F">
        <w:t>composed of the same set of biomass time series, only weighted differently</w:t>
      </w:r>
      <w:r w:rsidR="006F4F73">
        <w:t>.</w:t>
      </w:r>
      <w:r w:rsidR="00950F7F">
        <w:t xml:space="preserve"> </w:t>
      </w:r>
    </w:p>
    <w:p w14:paraId="1120897A" w14:textId="77777777" w:rsidR="00FB3038" w:rsidRPr="00466E57" w:rsidRDefault="00FB3038" w:rsidP="00EA738B">
      <w:pPr>
        <w:spacing w:line="480" w:lineRule="auto"/>
      </w:pPr>
    </w:p>
    <w:p w14:paraId="7DF6ADDE" w14:textId="77777777" w:rsidR="00824F78" w:rsidRPr="00466E57" w:rsidRDefault="00824F78" w:rsidP="00EA738B">
      <w:pPr>
        <w:spacing w:line="480" w:lineRule="auto"/>
        <w:outlineLvl w:val="0"/>
        <w:rPr>
          <w:b/>
        </w:rPr>
      </w:pPr>
      <w:r w:rsidRPr="00466E57">
        <w:rPr>
          <w:b/>
        </w:rPr>
        <w:t>Discussion</w:t>
      </w:r>
    </w:p>
    <w:p w14:paraId="4E9F5C47" w14:textId="0FA40AD1" w:rsidR="00E0504D" w:rsidRPr="00466E57" w:rsidRDefault="003521DE" w:rsidP="00EA738B">
      <w:pPr>
        <w:spacing w:line="480" w:lineRule="auto"/>
        <w:ind w:firstLine="720"/>
      </w:pPr>
      <w:r>
        <w:t>W</w:t>
      </w:r>
      <w:r w:rsidR="00EB66D6" w:rsidRPr="00466E57">
        <w:t xml:space="preserve">e </w:t>
      </w:r>
      <w:r w:rsidR="006A20A4">
        <w:t>used a novel index of predation to find</w:t>
      </w:r>
      <w:r w:rsidR="00EB66D6" w:rsidRPr="00466E57">
        <w:t xml:space="preserve"> </w:t>
      </w:r>
      <w:r w:rsidR="000D4700">
        <w:t xml:space="preserve">evidence </w:t>
      </w:r>
      <w:r w:rsidR="0029266B">
        <w:t>that predator population</w:t>
      </w:r>
      <w:r w:rsidR="00DE2DF6">
        <w:t>s tend to va</w:t>
      </w:r>
      <w:r w:rsidR="006A20A4">
        <w:t>ry independently of one another, implying that</w:t>
      </w:r>
      <w:r w:rsidR="00DE2DF6">
        <w:t xml:space="preserve"> the diversity of predator assemblages leads to an intermediate level of stabilization on the total amount of predation that populations at lower trophic levels experience</w:t>
      </w:r>
      <w:r w:rsidR="006A20A4">
        <w:t>.</w:t>
      </w:r>
      <w:r>
        <w:t xml:space="preserve"> </w:t>
      </w:r>
      <w:r w:rsidR="006A20A4">
        <w:t>H</w:t>
      </w:r>
      <w:r w:rsidRPr="00091E6D">
        <w:t>owever</w:t>
      </w:r>
      <w:r>
        <w:t xml:space="preserve">, </w:t>
      </w:r>
      <w:r w:rsidR="00395217" w:rsidRPr="00466E57">
        <w:t xml:space="preserve">this was not </w:t>
      </w:r>
      <w:r w:rsidR="009C628D">
        <w:t>uniformly</w:t>
      </w:r>
      <w:r w:rsidR="00067A4E">
        <w:t xml:space="preserve"> the case. </w:t>
      </w:r>
      <w:r w:rsidR="00091E6D">
        <w:t>W</w:t>
      </w:r>
      <w:r w:rsidR="00395217" w:rsidRPr="00466E57">
        <w:t xml:space="preserve">e </w:t>
      </w:r>
      <w:r w:rsidR="001F2D54">
        <w:t>observed</w:t>
      </w:r>
      <w:r w:rsidR="00395217" w:rsidRPr="00466E57">
        <w:t xml:space="preserve"> one system (North Sea) where predator populations were synchronous and thus predator diversity </w:t>
      </w:r>
      <w:r w:rsidR="00546F3F">
        <w:t>will only minimally dampen</w:t>
      </w:r>
      <w:r w:rsidR="001F05EC">
        <w:t xml:space="preserve"> variability in</w:t>
      </w:r>
      <w:r w:rsidR="00395217" w:rsidRPr="00466E57">
        <w:t xml:space="preserve"> the total predation. </w:t>
      </w:r>
      <w:r w:rsidR="00033B05">
        <w:t xml:space="preserve">This synchronicity could be due to a similar fishing history or a </w:t>
      </w:r>
      <w:r w:rsidR="00067A4E">
        <w:t xml:space="preserve">shared </w:t>
      </w:r>
      <w:r w:rsidR="00033B05">
        <w:t>resp</w:t>
      </w:r>
      <w:r w:rsidR="00595204">
        <w:t>onse to an environmental dri</w:t>
      </w:r>
      <w:r w:rsidR="00216A41">
        <w:t>ver</w:t>
      </w:r>
      <w:r w:rsidR="00FF3676">
        <w:t xml:space="preserve">. We </w:t>
      </w:r>
      <w:r w:rsidR="00395217" w:rsidRPr="00466E57">
        <w:t>also found one system (Eastern Bering Sea) where predator populations were asynchronous</w:t>
      </w:r>
      <w:r w:rsidR="007C1CF7">
        <w:t xml:space="preserve">, a pattern consistent with </w:t>
      </w:r>
      <w:r w:rsidR="000B7F36">
        <w:t xml:space="preserve">the hypothesis of </w:t>
      </w:r>
      <w:r w:rsidR="007C1CF7">
        <w:t>compensatory dynamics</w:t>
      </w:r>
      <w:r w:rsidR="00395217" w:rsidRPr="00466E57">
        <w:t xml:space="preserve">. </w:t>
      </w:r>
      <w:r w:rsidR="001F2D54">
        <w:t xml:space="preserve">Finally, there were </w:t>
      </w:r>
      <w:r w:rsidR="00C07E27">
        <w:t xml:space="preserve">several </w:t>
      </w:r>
      <w:r w:rsidR="000B6538">
        <w:t>cases across systems where</w:t>
      </w:r>
      <w:r w:rsidR="00735DB6">
        <w:t xml:space="preserve"> a single species dominated the predator assemblage so that the variability of the assemblage was </w:t>
      </w:r>
      <w:r w:rsidR="00EE6123">
        <w:t xml:space="preserve">similar </w:t>
      </w:r>
      <w:r w:rsidR="00735DB6">
        <w:t xml:space="preserve">to the variability of the </w:t>
      </w:r>
      <w:r w:rsidR="00EE6123">
        <w:t xml:space="preserve">dominant </w:t>
      </w:r>
      <w:r w:rsidR="00A720A0">
        <w:t>predator</w:t>
      </w:r>
      <w:r w:rsidR="000B6538">
        <w:t xml:space="preserve">. </w:t>
      </w:r>
      <w:r w:rsidR="006F1C3D" w:rsidRPr="00466E57">
        <w:t xml:space="preserve">Therefore, </w:t>
      </w:r>
      <w:r w:rsidR="00467A83">
        <w:t xml:space="preserve">while </w:t>
      </w:r>
      <w:r w:rsidR="00937C2E">
        <w:t xml:space="preserve">the idea of statistical averaging (i.e., summing independent time series) can largely explain </w:t>
      </w:r>
      <w:r w:rsidR="001F2D54">
        <w:t>characteristics of predator assemblage 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C34CE9" w:rsidRPr="00466E57">
        <w:t xml:space="preserve">. </w:t>
      </w:r>
      <w:r w:rsidR="00467B76">
        <w:t>In cases when predation variability is not dampened by predator diversity</w:t>
      </w:r>
      <w:r w:rsidR="00467B76" w:rsidRPr="00466E57">
        <w:t xml:space="preserve">, </w:t>
      </w:r>
      <w:r w:rsidR="00467B76">
        <w:t xml:space="preserve">whether due to </w:t>
      </w:r>
      <w:r w:rsidR="00467B76">
        <w:lastRenderedPageBreak/>
        <w:t xml:space="preserve">synchrony among predators or low diversity, prey populations should be more </w:t>
      </w:r>
      <w:r w:rsidR="00F74439">
        <w:t xml:space="preserve">susceptible </w:t>
      </w:r>
      <w:r w:rsidR="00467B76">
        <w:t>to predator control.</w:t>
      </w:r>
    </w:p>
    <w:p w14:paraId="71283B54" w14:textId="27038911" w:rsidR="004162E9" w:rsidRDefault="004F5780" w:rsidP="00EA738B">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065D15">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306,"uris":["http://zotero.org/users/783258/items/928APVTM"],"uri":["http://zotero.org/users/783258/items/928APVTM"],"itemData":{"id":1306,"type":"book","title":"Stability and complexity in model ecosystems","publisher":"Princeton University Press","volume":"6","source":"Google Scholar","author":[{"family":"May","given":"Robert McCredie"}],"issued":{"date-parts":[["1973"]]}},"prefix":"e.g., "},{"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248,"uris":["http://zotero.org/users/783258/items/QNWKCKE2"],"uri":["http://zotero.org/users/783258/items/QNWKCKE2"],"itemData":{"id":1248,"type":"article-journal","title":"The Statistical Inevitability of Stabil</w:instrText>
      </w:r>
      <w:r w:rsidR="00065D15">
        <w:rPr>
          <w:rFonts w:hint="eastAsia"/>
        </w:rPr>
        <w:instrText>ity</w:instrText>
      </w:r>
      <w:r w:rsidR="00065D15">
        <w:rPr>
          <w:rFonts w:hint="eastAsia"/>
        </w:rPr>
        <w:instrText>‐</w:instrText>
      </w:r>
      <w:r w:rsidR="00065D15">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065D15">
        <w:rPr>
          <w:rFonts w:hint="eastAsia"/>
        </w:rPr>
        <w:instrText>‐</w:instrText>
      </w:r>
      <w:r w:rsidR="00065D15">
        <w:rPr>
          <w:rFonts w:hint="eastAsia"/>
        </w:rPr>
        <w:instrText>diversity relationships have, for the most part, used a single class of stability (or, more acc</w:instrText>
      </w:r>
      <w:r w:rsidR="00065D15">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065D15">
        <w:rPr>
          <w:rFonts w:hint="eastAsia"/>
        </w:rPr>
        <w:instrText>stantial role in explaining stability</w:instrText>
      </w:r>
      <w:r w:rsidR="00065D15">
        <w:rPr>
          <w:rFonts w:hint="eastAsia"/>
        </w:rPr>
        <w:instrText>‐</w:instrText>
      </w:r>
      <w:r w:rsidR="00065D15">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065D15">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303,"uris":["http://zotero.org/users/783258/items/HIN4I5N5"],"uri":["http://zotero.org/users/783258/items/HIN4I5N5"],"itemData":{"id":1303,"type":"article-journal","title":"The diversity–stability debate","container-title":"Nature","page":"228–233","volume":"405","issue":"6783","source":"Google Scholar","author":[{"family":"McCann","given":"Kevin Shear"}],"issued":{"date-parts":[["2000"]]}}},{"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00065D15">
        <w:instrText xml:space="preserve"> ADDIN ZOTERO_ITEM CSL_CITATION {"citationID":"2pj9ln285o","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065D15">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331,"uris":["http://zotero.org/users/783258/items/WRZSN5HH"],"uri":["http://zotero.org/users/783258/items/WRZSN5HH"],"itemData":{"id":133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334,"uris":["http://zotero.org/users/783258/items/I924MR68"],"uri":["http://zotero.org/users/783258/items/I924MR68"],"itemData":{"id":133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337,"uris":["http://zotero.org/users/783258/items/W7TP592G"],"uri":["http://zotero.org/users/783258/items/W7TP592G"],"itemData":{"id":1337,"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065D15">
        <w:instrText xml:space="preserve"> ADDIN ZOTERO_ITEM CSL_CITATION {"citationID":"niDCA6uB","properties":{"formattedCitation":"(e.g., accounting for serial autocorrelation, see Solow and Duplisea, 2007)","plainCitation":"(e.g., accounting for serial autocorrelation, see Solow and Duplisea, 2007)"},"citationItems":[{"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w:t>
      </w:r>
      <w:r w:rsidR="00D66DA8">
        <w:t xml:space="preserve"> Our</w:t>
      </w:r>
      <w:r w:rsidR="00B65342">
        <w:t xml:space="preserve"> comparative study has allowed us to systematically test for evidence of </w:t>
      </w:r>
      <w:r w:rsidR="00B37F2A">
        <w:t>asynchrony</w:t>
      </w:r>
      <w:r w:rsidR="00B65342">
        <w:t xml:space="preserve"> in predator assemblages across North America and Europe, and we found little evidence </w:t>
      </w:r>
      <w:r w:rsidR="00B37F2A">
        <w:t>supporting</w:t>
      </w:r>
      <w:r w:rsidR="00896FCA">
        <w:t xml:space="preserve"> </w:t>
      </w:r>
      <w:r w:rsidR="00FF28BC">
        <w:t xml:space="preserve">compensatory </w:t>
      </w:r>
      <w:r w:rsidR="00896FCA">
        <w:t>dynamics</w:t>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065D15">
        <w:instrText xml:space="preserve"> ADDIN ZOTERO_ITEM CSL_CITATION {"citationID":"9g8kfsq6p","properties":{"formattedCitation":"{\\rtf (Houlahan {\\i{}et al.}, 2007)}","plainCitation":"(Houlahan et al., 2007)"},"citationItems":[{"id":1327,"uris":["http://zotero.org/users/783258/items/ZS9PSSE3"],"uri":["http://zotero.org/users/783258/items/ZS9PSSE3"],"itemData":{"id":1327,"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except</w:t>
      </w:r>
      <w:r w:rsidR="004162E9">
        <w:t>ion</w:t>
      </w:r>
      <w:r w:rsidR="00B65342">
        <w:t>al case</w:t>
      </w:r>
      <w:r w:rsidR="004162E9">
        <w:t xml:space="preserve">, and extend the results of Houlahan </w:t>
      </w:r>
      <w:r w:rsidR="004162E9">
        <w:fldChar w:fldCharType="begin"/>
      </w:r>
      <w:r w:rsidR="00065D15">
        <w:instrText xml:space="preserve"> ADDIN ZOTERO_ITEM CSL_CITATION {"citationID":"7c6tsq0o5","properties":{"formattedCitation":"(2007)","plainCitation":"(2007)"},"citationItems":[{"id":1327,"uris":["http://zotero.org/users/783258/items/ZS9PSSE3"],"uri":["http://zotero.org/users/783258/items/ZS9PSSE3"],"itemData":{"id":1327,"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498ABC72" w:rsidR="00824F78" w:rsidRPr="00466E57" w:rsidRDefault="000E6DCD" w:rsidP="00EA738B">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w:t>
      </w:r>
      <w:r w:rsidR="00184761">
        <w:lastRenderedPageBreak/>
        <w:t xml:space="preserve">actual driver is challenging because many factors, including diversity, covary with latitude </w:t>
      </w:r>
      <w:r w:rsidR="007167E8" w:rsidRPr="00466E57">
        <w:fldChar w:fldCharType="begin"/>
      </w:r>
      <w:r w:rsidR="00065D15">
        <w:instrText xml:space="preserve"> ADDIN ZOTERO_ITEM CSL_CITATION {"citationID":"NcJ79FsV","properties":{"unsorted":true,"formattedCitation":"{\\rtf (Frank {\\i{}et al.}, 2006, 2007; Boyce {\\i{}et al.}, 2015)}","plainCitation":"(Frank et al., 2006, 2007;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drive trophic control: </w:t>
      </w:r>
      <w:r w:rsidR="00B944DB">
        <w:t>more diverse predator assemblages could reduce the strength of top-down control by temporally stabilizing</w:t>
      </w:r>
      <w:r w:rsidR="006E6846">
        <w:t xml:space="preserve"> </w:t>
      </w:r>
      <w:r w:rsidR="00B944DB">
        <w:t xml:space="preserve">the total amount of predation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065D15">
        <w:instrText xml:space="preserve"> ADDIN ZOTERO_ITEM CSL_CITATION {"citationID":"19j3h2rrrp","properties":{"formattedCitation":"(Hillebrand, 2004)","plainCitation":"(Hillebrand, 2004)"},"citationItems":[{"id":1340,"uris":["http://zotero.org/users/783258/items/W8VWB5IS"],"uri":["http://zotero.org/users/783258/items/W8VWB5IS"],"itemData":{"id":134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11BE8C2D" w:rsidR="009C0465" w:rsidRDefault="009E136E" w:rsidP="00EA738B">
      <w:pPr>
        <w:spacing w:line="480" w:lineRule="auto"/>
        <w:ind w:firstLine="720"/>
      </w:pPr>
      <w:r>
        <w:t>While our predator index is a significant improvement over past efforts that either gave all weight to one predator, or equal weight to all predators, the new index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t>biomasses, most functional responses can be approximated as linear over the observed</w:t>
      </w:r>
      <w:r w:rsidR="00F30AB6">
        <w:t xml:space="preserve"> values</w:t>
      </w:r>
      <w:r w:rsidR="005067E0">
        <w:t xml:space="preserve">. However, major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w:t>
      </w:r>
      <w:r w:rsidR="00A03920">
        <w:lastRenderedPageBreak/>
        <w:t xml:space="preserve">predator if </w:t>
      </w:r>
      <w:r w:rsidR="00E946CF">
        <w:t xml:space="preserve">prey </w:t>
      </w:r>
      <w:r w:rsidR="00A03920">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if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065D15">
        <w:instrText xml:space="preserve"> ADDIN ZOTERO_ITEM CSL_CITATION {"citationID":"2gq40dlusa","properties":{"formattedCitation":"{\\rtf (Szoboszlai {\\i{}et al.}, 2015)}","plainCitation":"(Szoboszlai et al., 2015)"},"citationItems":[{"id":988,"uris":["http://zotero.org/users/783258/items/5DJWEXBA"],"uri":["http://zotero.org/users/783258/items/5DJWEXBA"],"itemData":{"id":988,"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065D15">
        <w:instrText xml:space="preserve"> ADDIN ZOTERO_ITEM CSL_CITATION {"citationID":"2l816r59qi","properties":{"formattedCitation":"{\\rtf (Pikitch {\\i{}et al.}, 2014)}","plainCitation":"(Pikitch et al., 2014)"},"citationItems":[{"id":234,"uris":["http://zotero.org/users/783258/items/ZND3494Z"],"uri":["http://zotero.org/users/783258/items/ZND3494Z"],"itemData":{"id":234,"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6ECE1EA5" w14:textId="47287D74" w:rsidR="005D78B6" w:rsidRPr="00466E57" w:rsidRDefault="005D78B6" w:rsidP="005D78B6">
      <w:pPr>
        <w:spacing w:line="480" w:lineRule="auto"/>
        <w:ind w:firstLine="720"/>
      </w:pPr>
      <w:r>
        <w:t>The Eastern Scotian Shelf is an example of a system where the use of a static food web model led to inconsistent results. T</w:t>
      </w:r>
      <w:r>
        <w:t xml:space="preserve">he time series of biomasses used in the dynamic analysis </w:t>
      </w:r>
      <w:r w:rsidRPr="00466E57">
        <w:t xml:space="preserve">indicated that grey seals account for an overwhelming amount of predation throughout the time period (Fig. </w:t>
      </w:r>
      <w:r>
        <w:t>4</w:t>
      </w:r>
      <w:r w:rsidRPr="00466E57">
        <w:t>). However, using the equilibrium b</w:t>
      </w:r>
      <w:r>
        <w:t xml:space="preserve">iomasses in the food web model, as we did in the static analysis, </w:t>
      </w:r>
      <w:r w:rsidRPr="00466E57">
        <w:t>seals account for only 15% (Northern sand lance) and 2% (Small pelagics) of the predation.</w:t>
      </w:r>
      <w:r>
        <w:t xml:space="preserve"> Thus, the model biomass for the reference years (1995-2000) does not match our available seal biomass</w:t>
      </w:r>
      <w:r>
        <w:t>, even</w:t>
      </w:r>
      <w:r>
        <w:t xml:space="preserve"> for that same time period, perhaps due to new assessments of seal biomass that have become available since construction of the model. It is also likely that such a substantial change in biomass has been associated with changes in consumption patterns. </w:t>
      </w:r>
    </w:p>
    <w:p w14:paraId="7F5961B8" w14:textId="2EBE7135" w:rsidR="006F09FA" w:rsidRDefault="00054487" w:rsidP="00EA738B">
      <w:pPr>
        <w:spacing w:line="480" w:lineRule="auto"/>
        <w:ind w:firstLine="720"/>
      </w:pPr>
      <w:r>
        <w:t>The findings of this study contribute to our understanding of the linkage between food web composition and</w:t>
      </w:r>
      <w:r w:rsidR="008569F5">
        <w:t xml:space="preserve"> </w:t>
      </w:r>
      <w:r w:rsidR="00C9117D">
        <w:t xml:space="preserve">the potential for </w:t>
      </w:r>
      <w:r w:rsidR="008569F5">
        <w:t>predator control</w:t>
      </w:r>
      <w:r w:rsidR="00BE7202" w:rsidRPr="00466E57">
        <w:t>.</w:t>
      </w:r>
      <w:r w:rsidR="002145A3" w:rsidRPr="00466E57">
        <w:t xml:space="preserve"> </w:t>
      </w:r>
      <w:r w:rsidR="001D5609">
        <w:t xml:space="preserve">Previous </w:t>
      </w:r>
      <w:r w:rsidR="001D5609">
        <w:lastRenderedPageBreak/>
        <w:t>e</w:t>
      </w:r>
      <w:r w:rsidR="002145A3" w:rsidRPr="00466E57">
        <w:t>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1D5609">
        <w:t>. I</w:t>
      </w:r>
      <w:r w:rsidR="00A00081">
        <w:t xml:space="preserve">n the Southern Gulf of St. Lawrence, predation is thought to be a key factor preventing demersal fish populations from recovering following collapse due to overfishing </w:t>
      </w:r>
      <w:r w:rsidR="00F36042" w:rsidRPr="00466E57">
        <w:fldChar w:fldCharType="begin"/>
      </w:r>
      <w:r w:rsidR="00065D15">
        <w:instrText xml:space="preserve"> ADDIN ZOTERO_ITEM CSL_CITATION {"citationID":"tQtcXKj3","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C9117D">
        <w:t>. This underscores the importance of u</w:t>
      </w:r>
      <w:r w:rsidR="00515EB7">
        <w:t xml:space="preserve">nderstanding and predicting more nuances in </w:t>
      </w:r>
      <w:r w:rsidR="00546B92">
        <w:t xml:space="preserve">the relative </w:t>
      </w:r>
      <w:r w:rsidR="00C9117D">
        <w:t>strength</w:t>
      </w:r>
      <w:r w:rsidR="00546B92">
        <w:t xml:space="preserve"> of predator </w:t>
      </w:r>
      <w:r w:rsidR="00515EB7">
        <w:t>control</w:t>
      </w:r>
      <w:r w:rsidR="00C9117D">
        <w:t>.</w:t>
      </w:r>
      <w:r w:rsidR="00515EB7">
        <w:t xml:space="preserve"> </w:t>
      </w:r>
      <w:r w:rsidR="00D74E69">
        <w:t xml:space="preserve">We </w:t>
      </w:r>
      <w:r w:rsidR="00F235A6">
        <w:t>found that, in general,</w:t>
      </w:r>
      <w:r w:rsidR="00CA20A4">
        <w:t xml:space="preserve"> variability of predation mortality should be somewhat stabilized in diverse predator assemblages, possibly making diverse systems </w:t>
      </w:r>
      <w:r w:rsidR="00D74E69">
        <w:t>less susceptible to dramatic trophic cascades</w:t>
      </w:r>
      <w:r w:rsidR="00E76B18">
        <w:t xml:space="preserve">, which can be major challenges to </w:t>
      </w:r>
      <w:r w:rsidR="00333FE6">
        <w:t xml:space="preserve">sustainable and stable </w:t>
      </w:r>
      <w:r w:rsidR="00E76B18">
        <w:t xml:space="preserve">resource </w:t>
      </w:r>
      <w:r w:rsidR="00333FE6">
        <w:t>management</w:t>
      </w:r>
      <w:r w:rsidR="00D74E69">
        <w:t>.</w:t>
      </w:r>
      <w:r w:rsidR="00B72A4F">
        <w:t xml:space="preserve"> However,</w:t>
      </w:r>
      <w:r w:rsidR="00CA20A4">
        <w:t xml:space="preserve"> when examining predator assemblages from the perspective of specific prey, we</w:t>
      </w:r>
      <w:r w:rsidR="008C6F6C">
        <w:t xml:space="preserve"> found that</w:t>
      </w:r>
      <w:r w:rsidR="00B72A4F">
        <w:t xml:space="preserve"> marine predator assemblages are not uniformly diverse, and </w:t>
      </w:r>
      <w:r w:rsidR="00CA20A4">
        <w:t xml:space="preserve">systems </w:t>
      </w:r>
      <w:r w:rsidR="00B72A4F">
        <w:t xml:space="preserve">are </w:t>
      </w:r>
      <w:r w:rsidR="008C6F6C">
        <w:t xml:space="preserve">therefore </w:t>
      </w:r>
      <w:r w:rsidR="00B72A4F">
        <w:t xml:space="preserve">not automatically buffered from </w:t>
      </w:r>
      <w:r w:rsidR="00364466">
        <w:t>predator control</w:t>
      </w:r>
      <w:r w:rsidR="00B72A4F">
        <w:t xml:space="preserve">.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D87798">
        <w:t xml:space="preserve">rapid </w:t>
      </w:r>
      <w:r w:rsidR="00EF48DC">
        <w:t>mammal reintroductions)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43A5418B" w14:textId="77777777" w:rsidR="0028347C" w:rsidRDefault="0028347C" w:rsidP="00EA738B">
      <w:pPr>
        <w:spacing w:line="480" w:lineRule="auto"/>
        <w:ind w:firstLine="720"/>
      </w:pPr>
    </w:p>
    <w:p w14:paraId="53CAEC94" w14:textId="45F5DB16" w:rsidR="0028347C" w:rsidRDefault="0028347C" w:rsidP="0028347C">
      <w:pPr>
        <w:spacing w:line="480" w:lineRule="auto"/>
      </w:pPr>
      <w:r>
        <w:t>Ideas for paper:</w:t>
      </w:r>
    </w:p>
    <w:p w14:paraId="6229D293" w14:textId="14421D10" w:rsidR="0028347C" w:rsidRDefault="0028347C" w:rsidP="0028347C">
      <w:pPr>
        <w:pStyle w:val="ListParagraph"/>
        <w:numPr>
          <w:ilvl w:val="0"/>
          <w:numId w:val="1"/>
        </w:numPr>
        <w:spacing w:line="480" w:lineRule="auto"/>
      </w:pPr>
      <w:r>
        <w:lastRenderedPageBreak/>
        <w:t xml:space="preserve">Re-run analyses without </w:t>
      </w:r>
      <w:r w:rsidR="001437B6">
        <w:t xml:space="preserve">weights </w:t>
      </w:r>
    </w:p>
    <w:p w14:paraId="1163E7D0" w14:textId="36027C65" w:rsidR="0028347C" w:rsidRDefault="0028347C" w:rsidP="0028347C">
      <w:pPr>
        <w:pStyle w:val="ListParagraph"/>
        <w:numPr>
          <w:ilvl w:val="0"/>
          <w:numId w:val="1"/>
        </w:numPr>
        <w:spacing w:line="480" w:lineRule="auto"/>
      </w:pPr>
      <w:r>
        <w:t>Discussion paragraph on how the index is novel and useful</w:t>
      </w:r>
      <w:r w:rsidR="001437B6">
        <w:t xml:space="preserve"> </w:t>
      </w:r>
    </w:p>
    <w:p w14:paraId="42E9607A" w14:textId="0AEEDFBB" w:rsidR="0028347C" w:rsidRDefault="0028347C" w:rsidP="0028347C">
      <w:pPr>
        <w:pStyle w:val="ListParagraph"/>
        <w:numPr>
          <w:ilvl w:val="0"/>
          <w:numId w:val="1"/>
        </w:numPr>
        <w:spacing w:line="480" w:lineRule="auto"/>
      </w:pPr>
      <w:r>
        <w:t>Simulations of non-independent assemblages to examine power of VR test</w:t>
      </w:r>
      <w:r w:rsidR="00C00998">
        <w:t xml:space="preserve"> (how…)</w:t>
      </w:r>
      <w:bookmarkStart w:id="7" w:name="_GoBack"/>
      <w:bookmarkEnd w:id="7"/>
    </w:p>
    <w:p w14:paraId="17787DD5" w14:textId="4A8020CD" w:rsidR="0028347C" w:rsidRDefault="0028347C" w:rsidP="0028347C">
      <w:pPr>
        <w:pStyle w:val="ListParagraph"/>
        <w:numPr>
          <w:ilvl w:val="0"/>
          <w:numId w:val="1"/>
        </w:numPr>
        <w:spacing w:line="480" w:lineRule="auto"/>
      </w:pPr>
      <w:r>
        <w:t>Add a less fished southern hemisphere ecosystem (NZ)</w:t>
      </w:r>
    </w:p>
    <w:p w14:paraId="511755D7" w14:textId="655A3B3D" w:rsidR="00D31EFF" w:rsidRDefault="00D31EFF" w:rsidP="00EA738B">
      <w:pPr>
        <w:spacing w:line="480" w:lineRule="auto"/>
      </w:pPr>
    </w:p>
    <w:p w14:paraId="6ED478E0" w14:textId="77777777" w:rsidR="00824F78" w:rsidRPr="00466E57" w:rsidRDefault="00824F78" w:rsidP="00EA738B">
      <w:pPr>
        <w:spacing w:line="480" w:lineRule="auto"/>
        <w:outlineLvl w:val="0"/>
        <w:rPr>
          <w:b/>
        </w:rPr>
      </w:pPr>
      <w:r w:rsidRPr="00466E57">
        <w:rPr>
          <w:b/>
        </w:rPr>
        <w:t>References</w:t>
      </w:r>
    </w:p>
    <w:p w14:paraId="3B54F45A" w14:textId="77777777" w:rsidR="00BF53B5" w:rsidRPr="00BF53B5" w:rsidRDefault="00CD29CD" w:rsidP="00BF53B5">
      <w:pPr>
        <w:pStyle w:val="Bibliography"/>
        <w:rPr>
          <w:rFonts w:ascii="Cambria"/>
        </w:rPr>
      </w:pPr>
      <w:r w:rsidRPr="00466E57">
        <w:rPr>
          <w:b/>
        </w:rPr>
        <w:fldChar w:fldCharType="begin"/>
      </w:r>
      <w:r w:rsidR="00065D15">
        <w:rPr>
          <w:b/>
        </w:rPr>
        <w:instrText xml:space="preserve"> ADDIN ZOTERO_BIBL {"custom":[]} CSL_BIBLIOGRAPHY </w:instrText>
      </w:r>
      <w:r w:rsidRPr="00466E57">
        <w:rPr>
          <w:b/>
        </w:rPr>
        <w:fldChar w:fldCharType="separate"/>
      </w:r>
      <w:r w:rsidR="00BF53B5" w:rsidRPr="00BF53B5">
        <w:rPr>
          <w:rFonts w:ascii="Cambria"/>
        </w:rPr>
        <w:t>Baum, J. K., and Worm, B. 2009. Cascading top-down effects of changing oceanic predator abundances. Journal of Animal Ecology, 78: 699–714.</w:t>
      </w:r>
    </w:p>
    <w:p w14:paraId="452EE4F4" w14:textId="77777777" w:rsidR="00BF53B5" w:rsidRPr="00BF53B5" w:rsidRDefault="00BF53B5" w:rsidP="00BF53B5">
      <w:pPr>
        <w:pStyle w:val="Bibliography"/>
        <w:rPr>
          <w:rFonts w:ascii="Cambria"/>
        </w:rPr>
      </w:pPr>
      <w:r w:rsidRPr="00BF53B5">
        <w:rPr>
          <w:rFonts w:ascii="Cambria"/>
        </w:rPr>
        <w:t xml:space="preserve">Borer, E. T., Seabloom, E. W., Shurin, J. B., Anderson, K. E., Blanchette, C. A., Broitman, B., Cooper, S. D., </w:t>
      </w:r>
      <w:r w:rsidRPr="00BF53B5">
        <w:rPr>
          <w:rFonts w:ascii="Cambria"/>
          <w:i/>
          <w:iCs/>
        </w:rPr>
        <w:t>et al.</w:t>
      </w:r>
      <w:r w:rsidRPr="00BF53B5">
        <w:rPr>
          <w:rFonts w:ascii="Cambria"/>
        </w:rPr>
        <w:t xml:space="preserve"> 2005. What Determines the Strength of a Trophic Cascade? Ecology, 86: 528–537.</w:t>
      </w:r>
    </w:p>
    <w:p w14:paraId="331250B0" w14:textId="77777777" w:rsidR="00BF53B5" w:rsidRPr="00BF53B5" w:rsidRDefault="00BF53B5" w:rsidP="00BF53B5">
      <w:pPr>
        <w:pStyle w:val="Bibliography"/>
        <w:rPr>
          <w:rFonts w:ascii="Cambria"/>
        </w:rPr>
      </w:pPr>
      <w:r w:rsidRPr="00BF53B5">
        <w:rPr>
          <w:rFonts w:ascii="Cambria"/>
        </w:rPr>
        <w:t>Boyce, D. G., Frank, K. T., Worm, B., and Leggett, W. C. 2015. Spatial patterns and predictors of trophic control in marine ecosystems. Ecology letters, 18: 1001–1011.</w:t>
      </w:r>
    </w:p>
    <w:p w14:paraId="60AE46ED" w14:textId="77777777" w:rsidR="00BF53B5" w:rsidRPr="00BF53B5" w:rsidRDefault="00BF53B5" w:rsidP="00BF53B5">
      <w:pPr>
        <w:pStyle w:val="Bibliography"/>
        <w:rPr>
          <w:rFonts w:ascii="Cambria"/>
        </w:rPr>
      </w:pPr>
      <w:r w:rsidRPr="00BF53B5">
        <w:rPr>
          <w:rFonts w:ascii="Cambria"/>
        </w:rPr>
        <w:t>Canty, A., and Ripley, B. D. 2016. boot: Bootstrap R (S-Plus) Functions. R package version, 1.3-18.</w:t>
      </w:r>
    </w:p>
    <w:p w14:paraId="18E3EDE2" w14:textId="77777777" w:rsidR="00BF53B5" w:rsidRPr="00BF53B5" w:rsidRDefault="00BF53B5" w:rsidP="00BF53B5">
      <w:pPr>
        <w:pStyle w:val="Bibliography"/>
        <w:rPr>
          <w:rFonts w:ascii="Cambria"/>
        </w:rPr>
      </w:pPr>
      <w:r w:rsidRPr="00BF53B5">
        <w:rPr>
          <w:rFonts w:ascii="Cambria"/>
        </w:rPr>
        <w:t>Christensen, V., and Pauly, D. 1992. ECOPATH II—a software for balancing steady-state ecosystem models and calculating network characteristics. Ecological modelling, 61: 169–185.</w:t>
      </w:r>
    </w:p>
    <w:p w14:paraId="7B29AD45" w14:textId="77777777" w:rsidR="00BF53B5" w:rsidRPr="00BF53B5" w:rsidRDefault="00BF53B5" w:rsidP="00BF53B5">
      <w:pPr>
        <w:pStyle w:val="Bibliography"/>
        <w:rPr>
          <w:rFonts w:ascii="Cambria"/>
        </w:rPr>
      </w:pPr>
      <w:r w:rsidRPr="00BF53B5">
        <w:rPr>
          <w:rFonts w:ascii="Cambria"/>
        </w:rPr>
        <w:t>Davison, A. C., and Hinkley, D. V. 1997. Bootstrap Methods and Their Applications. Cam. bridge University Press, Cambridge, ISBN 0-521-57391-2.</w:t>
      </w:r>
    </w:p>
    <w:p w14:paraId="08E93CC9" w14:textId="77777777" w:rsidR="00BF53B5" w:rsidRPr="00BF53B5" w:rsidRDefault="00BF53B5" w:rsidP="00BF53B5">
      <w:pPr>
        <w:pStyle w:val="Bibliography"/>
        <w:rPr>
          <w:rFonts w:ascii="Cambria"/>
        </w:rPr>
      </w:pPr>
      <w:r w:rsidRPr="00BF53B5">
        <w:rPr>
          <w:rFonts w:ascii="Cambria"/>
        </w:rPr>
        <w:t>Doak, D. F., Bigger, D., Harding, E. K., Marvier, M. A., O’Malley, R. E., and Thomson, D. 1998. The Statistical Inevitability of Stability‐Diversity Relationships in Community Ecology. The American Naturalist, 151: 264–276.</w:t>
      </w:r>
    </w:p>
    <w:p w14:paraId="76CDA34A" w14:textId="77777777" w:rsidR="00BF53B5" w:rsidRPr="00BF53B5" w:rsidRDefault="00BF53B5" w:rsidP="00BF53B5">
      <w:pPr>
        <w:pStyle w:val="Bibliography"/>
        <w:rPr>
          <w:rFonts w:ascii="Cambria"/>
        </w:rPr>
      </w:pPr>
      <w:r w:rsidRPr="00BF53B5">
        <w:rPr>
          <w:rFonts w:ascii="Cambria"/>
        </w:rPr>
        <w:t>Duplisea, D. E., and Blanchard, F. 2005. Relating Species and Community Dynamics in an Heavily Exploited Marine Fish Community. Ecosystems, 8: 899.</w:t>
      </w:r>
    </w:p>
    <w:p w14:paraId="49FE3788" w14:textId="77777777" w:rsidR="00BF53B5" w:rsidRPr="00BF53B5" w:rsidRDefault="00BF53B5" w:rsidP="00BF53B5">
      <w:pPr>
        <w:pStyle w:val="Bibliography"/>
        <w:rPr>
          <w:rFonts w:ascii="Cambria"/>
        </w:rPr>
      </w:pPr>
      <w:r w:rsidRPr="00BF53B5">
        <w:rPr>
          <w:rFonts w:ascii="Cambria"/>
        </w:rPr>
        <w:t>Essington, T. E., and Hansson, S. 2004. Predator-dependent functional responses and interaction strengths in a natural food web. Canadian Journal of Fisheries and Aquatic Sciences, 61: 2215–2226.</w:t>
      </w:r>
    </w:p>
    <w:p w14:paraId="38A53ABE" w14:textId="77777777" w:rsidR="00BF53B5" w:rsidRPr="00BF53B5" w:rsidRDefault="00BF53B5" w:rsidP="00BF53B5">
      <w:pPr>
        <w:pStyle w:val="Bibliography"/>
        <w:rPr>
          <w:rFonts w:ascii="Cambria"/>
        </w:rPr>
      </w:pPr>
      <w:r w:rsidRPr="00BF53B5">
        <w:rPr>
          <w:rFonts w:ascii="Cambria"/>
        </w:rPr>
        <w:t xml:space="preserve">Estes, J. A., Terborgh, J., Brashares, J. S., Power, M. E., Berger, J., Bond, W. J., Carpenter, S. R., </w:t>
      </w:r>
      <w:r w:rsidRPr="00BF53B5">
        <w:rPr>
          <w:rFonts w:ascii="Cambria"/>
          <w:i/>
          <w:iCs/>
        </w:rPr>
        <w:t>et al.</w:t>
      </w:r>
      <w:r w:rsidRPr="00BF53B5">
        <w:rPr>
          <w:rFonts w:ascii="Cambria"/>
        </w:rPr>
        <w:t xml:space="preserve"> 2011. Trophic Downgrading of Planet Earth. Science, 333: 301–306.</w:t>
      </w:r>
    </w:p>
    <w:p w14:paraId="35CB58CD" w14:textId="77777777" w:rsidR="00BF53B5" w:rsidRPr="00BF53B5" w:rsidRDefault="00BF53B5" w:rsidP="00BF53B5">
      <w:pPr>
        <w:pStyle w:val="Bibliography"/>
        <w:rPr>
          <w:rFonts w:ascii="Cambria"/>
        </w:rPr>
      </w:pPr>
      <w:r w:rsidRPr="00BF53B5">
        <w:rPr>
          <w:rFonts w:ascii="Cambria"/>
        </w:rPr>
        <w:t>Frank, K. T., Petrie, B., Choi, J. S., and Leggett, W. C. 2005. Trophic cascades in a formerly cod-dominated ecosystem. Science, 308: 1621–1623.</w:t>
      </w:r>
    </w:p>
    <w:p w14:paraId="551A78C7" w14:textId="77777777" w:rsidR="00BF53B5" w:rsidRPr="00BF53B5" w:rsidRDefault="00BF53B5" w:rsidP="00BF53B5">
      <w:pPr>
        <w:pStyle w:val="Bibliography"/>
        <w:rPr>
          <w:rFonts w:ascii="Cambria"/>
        </w:rPr>
      </w:pPr>
      <w:r w:rsidRPr="00BF53B5">
        <w:rPr>
          <w:rFonts w:ascii="Cambria"/>
        </w:rPr>
        <w:t>Frank, K. T., Petrie, B., Shackell, N. L., and Choi, J. S. 2006. Reconciling differences in trophic control in mid-latitude marine ecosystems. Ecology Letters, 9: 1096–1105.</w:t>
      </w:r>
    </w:p>
    <w:p w14:paraId="73984EFE" w14:textId="77777777" w:rsidR="00BF53B5" w:rsidRPr="00BF53B5" w:rsidRDefault="00BF53B5" w:rsidP="00BF53B5">
      <w:pPr>
        <w:pStyle w:val="Bibliography"/>
        <w:rPr>
          <w:rFonts w:ascii="Cambria"/>
        </w:rPr>
      </w:pPr>
      <w:r w:rsidRPr="00BF53B5">
        <w:rPr>
          <w:rFonts w:ascii="Cambria"/>
        </w:rPr>
        <w:lastRenderedPageBreak/>
        <w:t>Frank, K. T., Petrie, B., and Shackell, N. L. 2007. The ups and downs of trophic control in continental shelf ecosystems. Trends in Ecology and Evolution, 22: 236–242.</w:t>
      </w:r>
    </w:p>
    <w:p w14:paraId="351B6B46" w14:textId="77777777" w:rsidR="00BF53B5" w:rsidRPr="00BF53B5" w:rsidRDefault="00BF53B5" w:rsidP="00BF53B5">
      <w:pPr>
        <w:pStyle w:val="Bibliography"/>
        <w:rPr>
          <w:rFonts w:ascii="Cambria"/>
        </w:rPr>
      </w:pPr>
      <w:r w:rsidRPr="00BF53B5">
        <w:rPr>
          <w:rFonts w:ascii="Cambria"/>
        </w:rPr>
        <w:t xml:space="preserve">Fu, C., Gaichas, S., Link, J. S., Bundy, A., Boldt, J. L., Cook, A. M., Gamble, R., </w:t>
      </w:r>
      <w:r w:rsidRPr="00BF53B5">
        <w:rPr>
          <w:rFonts w:ascii="Cambria"/>
          <w:i/>
          <w:iCs/>
        </w:rPr>
        <w:t>et al.</w:t>
      </w:r>
      <w:r w:rsidRPr="00BF53B5">
        <w:rPr>
          <w:rFonts w:ascii="Cambria"/>
        </w:rPr>
        <w:t xml:space="preserve"> 2012. Relative importance of fisheries, trophodynamic and environmental drivers in a series of marine ecosystems. Marine Ecology Progress Series, 459: 169–184.</w:t>
      </w:r>
    </w:p>
    <w:p w14:paraId="77EF1FCA" w14:textId="77777777" w:rsidR="00BF53B5" w:rsidRPr="00BF53B5" w:rsidRDefault="00BF53B5" w:rsidP="00BF53B5">
      <w:pPr>
        <w:pStyle w:val="Bibliography"/>
        <w:rPr>
          <w:rFonts w:ascii="Cambria"/>
        </w:rPr>
      </w:pPr>
      <w:r w:rsidRPr="00BF53B5">
        <w:rPr>
          <w:rFonts w:ascii="Cambria"/>
        </w:rPr>
        <w:t>Gifford, D. J., Collie, J. S., and Steele, J. H. 2009. Functional diversity in a marine fish community. ICES Journal of Marine Science: Journal du Conseil, 66: 791–796.</w:t>
      </w:r>
    </w:p>
    <w:p w14:paraId="2BA36D8A" w14:textId="77777777" w:rsidR="00BF53B5" w:rsidRPr="00BF53B5" w:rsidRDefault="00BF53B5" w:rsidP="00BF53B5">
      <w:pPr>
        <w:pStyle w:val="Bibliography"/>
        <w:rPr>
          <w:rFonts w:ascii="Cambria"/>
        </w:rPr>
      </w:pPr>
      <w:r w:rsidRPr="00BF53B5">
        <w:rPr>
          <w:rFonts w:ascii="Cambria"/>
        </w:rPr>
        <w:t>Gonzalez, A., and Loreau, M. 2009. The Causes and Consequences of Compensatory Dynamics in Ecological Communities. Annual Review of Ecology, Evolution, and Systematics, 40: 393–414.</w:t>
      </w:r>
    </w:p>
    <w:p w14:paraId="37AE0300" w14:textId="77777777" w:rsidR="00BF53B5" w:rsidRPr="00BF53B5" w:rsidRDefault="00BF53B5" w:rsidP="00BF53B5">
      <w:pPr>
        <w:pStyle w:val="Bibliography"/>
        <w:rPr>
          <w:rFonts w:ascii="Cambria"/>
        </w:rPr>
      </w:pPr>
      <w:r w:rsidRPr="00BF53B5">
        <w:rPr>
          <w:rFonts w:ascii="Cambria"/>
        </w:rPr>
        <w:t>Hillebrand, H. 2004. On the generality of the latitudinal diversity gradient. The American Naturalist, 163: 192–211.</w:t>
      </w:r>
    </w:p>
    <w:p w14:paraId="29B5F5DC" w14:textId="77777777" w:rsidR="00BF53B5" w:rsidRPr="00BF53B5" w:rsidRDefault="00BF53B5" w:rsidP="00BF53B5">
      <w:pPr>
        <w:pStyle w:val="Bibliography"/>
        <w:rPr>
          <w:rFonts w:ascii="Cambria"/>
        </w:rPr>
      </w:pPr>
      <w:r w:rsidRPr="00BF53B5">
        <w:rPr>
          <w:rFonts w:ascii="Cambria"/>
        </w:rPr>
        <w:t>Holsman, K. K., Essington, T., Miller, T. J., Koen-Alonso, M., and Stockhausen, W. J. 2012. Comparative analysis of cod and herring production dynamics across 13 northern hemisphere marine ecosystems. Marine Ecology Progress Series, 459: 231–246.</w:t>
      </w:r>
    </w:p>
    <w:p w14:paraId="44A5D11D" w14:textId="77777777" w:rsidR="00BF53B5" w:rsidRPr="00BF53B5" w:rsidRDefault="00BF53B5" w:rsidP="00BF53B5">
      <w:pPr>
        <w:pStyle w:val="Bibliography"/>
        <w:rPr>
          <w:rFonts w:ascii="Cambria"/>
        </w:rPr>
      </w:pPr>
      <w:r w:rsidRPr="00BF53B5">
        <w:rPr>
          <w:rFonts w:ascii="Cambria"/>
        </w:rPr>
        <w:t xml:space="preserve">Houlahan, J. E., Currie, D. J., Cottenie, K., Cumming, G. S., Ernest, S. K. M., Findlay, C. S., Fuhlendorf, S. D., </w:t>
      </w:r>
      <w:r w:rsidRPr="00BF53B5">
        <w:rPr>
          <w:rFonts w:ascii="Cambria"/>
          <w:i/>
          <w:iCs/>
        </w:rPr>
        <w:t>et al.</w:t>
      </w:r>
      <w:r w:rsidRPr="00BF53B5">
        <w:rPr>
          <w:rFonts w:ascii="Cambria"/>
        </w:rPr>
        <w:t xml:space="preserve"> 2007. Compensatory dynamics are rare in natural ecological communities. Proceedings of the National Academy of Sciences, 104: 3273–3277.</w:t>
      </w:r>
    </w:p>
    <w:p w14:paraId="2854175C" w14:textId="77777777" w:rsidR="00BF53B5" w:rsidRPr="00BF53B5" w:rsidRDefault="00BF53B5" w:rsidP="00BF53B5">
      <w:pPr>
        <w:pStyle w:val="Bibliography"/>
        <w:rPr>
          <w:rFonts w:ascii="Cambria"/>
        </w:rPr>
      </w:pPr>
      <w:r w:rsidRPr="00BF53B5">
        <w:rPr>
          <w:rFonts w:ascii="Cambria"/>
        </w:rPr>
        <w:t>Lindegren, M., Checkley, D. M., Ohman, M. D., Koslow, J. A., and Goericke, R. 2016. Resilience and stability of a pelagic marine ecosystem. Proc. R. Soc. B, 283: 20151931.</w:t>
      </w:r>
    </w:p>
    <w:p w14:paraId="3D10E563" w14:textId="77777777" w:rsidR="00BF53B5" w:rsidRPr="00BF53B5" w:rsidRDefault="00BF53B5" w:rsidP="00BF53B5">
      <w:pPr>
        <w:pStyle w:val="Bibliography"/>
        <w:rPr>
          <w:rFonts w:ascii="Cambria"/>
        </w:rPr>
      </w:pPr>
      <w:r w:rsidRPr="00BF53B5">
        <w:rPr>
          <w:rFonts w:ascii="Cambria"/>
        </w:rPr>
        <w:t xml:space="preserve">Link, J. S., Gaichas, S., Miller, T. J., Essington, T., Bundy, A., Boldt, J., Drinkwater, K. F., </w:t>
      </w:r>
      <w:r w:rsidRPr="00BF53B5">
        <w:rPr>
          <w:rFonts w:ascii="Cambria"/>
          <w:i/>
          <w:iCs/>
        </w:rPr>
        <w:t>et al.</w:t>
      </w:r>
      <w:r w:rsidRPr="00BF53B5">
        <w:rPr>
          <w:rFonts w:ascii="Cambria"/>
        </w:rPr>
        <w:t xml:space="preserve"> 2012. Synthesizing lessons learned from comparing fisheries production in 13   northern hemisphere ecosystems: emergent fundamental features. Marine Ecology Progress Series, 459: 293–302.</w:t>
      </w:r>
    </w:p>
    <w:p w14:paraId="4C3CCCF3" w14:textId="77777777" w:rsidR="00BF53B5" w:rsidRPr="00BF53B5" w:rsidRDefault="00BF53B5" w:rsidP="00BF53B5">
      <w:pPr>
        <w:pStyle w:val="Bibliography"/>
        <w:rPr>
          <w:rFonts w:ascii="Cambria"/>
        </w:rPr>
      </w:pPr>
      <w:r w:rsidRPr="00BF53B5">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538F52C7" w14:textId="77777777" w:rsidR="00BF53B5" w:rsidRPr="00BF53B5" w:rsidRDefault="00BF53B5" w:rsidP="00BF53B5">
      <w:pPr>
        <w:pStyle w:val="Bibliography"/>
        <w:rPr>
          <w:rFonts w:ascii="Cambria"/>
        </w:rPr>
      </w:pPr>
      <w:r w:rsidRPr="00BF53B5">
        <w:rPr>
          <w:rFonts w:ascii="Cambria"/>
        </w:rPr>
        <w:t>MacArthur, R. 1955. Fluctuations of Animal Populations and a Measure of Community Stability. Ecology, 36: 533–536.</w:t>
      </w:r>
    </w:p>
    <w:p w14:paraId="3C678797" w14:textId="77777777" w:rsidR="00BF53B5" w:rsidRPr="00BF53B5" w:rsidRDefault="00BF53B5" w:rsidP="00BF53B5">
      <w:pPr>
        <w:pStyle w:val="Bibliography"/>
        <w:rPr>
          <w:rFonts w:ascii="Cambria"/>
        </w:rPr>
      </w:pPr>
      <w:r w:rsidRPr="00BF53B5">
        <w:rPr>
          <w:rFonts w:ascii="Cambria"/>
        </w:rPr>
        <w:t>May, R. M. 1973. Stability and complexity in model ecosystems. Princeton University Press.</w:t>
      </w:r>
    </w:p>
    <w:p w14:paraId="6AC989E3" w14:textId="77777777" w:rsidR="00BF53B5" w:rsidRPr="00BF53B5" w:rsidRDefault="00BF53B5" w:rsidP="00BF53B5">
      <w:pPr>
        <w:pStyle w:val="Bibliography"/>
        <w:rPr>
          <w:rFonts w:ascii="Cambria"/>
        </w:rPr>
      </w:pPr>
      <w:r w:rsidRPr="00BF53B5">
        <w:rPr>
          <w:rFonts w:ascii="Cambria"/>
        </w:rPr>
        <w:t>McCann, K. S. 2000. The diversity–stability debate. Nature, 405: 228–233.</w:t>
      </w:r>
    </w:p>
    <w:p w14:paraId="50BBC818" w14:textId="77777777" w:rsidR="00BF53B5" w:rsidRPr="00BF53B5" w:rsidRDefault="00BF53B5" w:rsidP="00BF53B5">
      <w:pPr>
        <w:pStyle w:val="Bibliography"/>
        <w:rPr>
          <w:rFonts w:ascii="Cambria"/>
        </w:rPr>
      </w:pPr>
      <w:r w:rsidRPr="00BF53B5">
        <w:rPr>
          <w:rFonts w:ascii="Cambria"/>
        </w:rPr>
        <w:t>Minto, C., and Worm, B. 2012. Interactions between small pelagic fish and young cod across the North   Atlantic. Ecology, 93: 2139–2154.</w:t>
      </w:r>
    </w:p>
    <w:p w14:paraId="4EF819A8" w14:textId="77777777" w:rsidR="00BF53B5" w:rsidRPr="00BF53B5" w:rsidRDefault="00BF53B5" w:rsidP="00BF53B5">
      <w:pPr>
        <w:pStyle w:val="Bibliography"/>
        <w:rPr>
          <w:rFonts w:ascii="Cambria"/>
        </w:rPr>
      </w:pPr>
      <w:r w:rsidRPr="00BF53B5">
        <w:rPr>
          <w:rFonts w:ascii="Cambria"/>
        </w:rPr>
        <w:t>Naeem, S. 2006. Expanding scales in biodiversity-based research: challenges and solutions for marine systems. Marine Ecology Progress Series, 311: 273–283.</w:t>
      </w:r>
    </w:p>
    <w:p w14:paraId="1EFD332D" w14:textId="77777777" w:rsidR="00BF53B5" w:rsidRPr="00BF53B5" w:rsidRDefault="00BF53B5" w:rsidP="00BF53B5">
      <w:pPr>
        <w:pStyle w:val="Bibliography"/>
        <w:rPr>
          <w:rFonts w:ascii="Cambria"/>
        </w:rPr>
      </w:pPr>
      <w:r w:rsidRPr="00BF53B5">
        <w:rPr>
          <w:rFonts w:ascii="Cambria"/>
        </w:rPr>
        <w:t>Oken, K. L., and Essington, T. E. 2015. How detectable is predation in stage-structured populations? Insights from a simulation-testing analysis. Journal of Animal Ecology, 84: 60–70.</w:t>
      </w:r>
    </w:p>
    <w:p w14:paraId="72A10376" w14:textId="77777777" w:rsidR="00BF53B5" w:rsidRPr="00BF53B5" w:rsidRDefault="00BF53B5" w:rsidP="00BF53B5">
      <w:pPr>
        <w:pStyle w:val="Bibliography"/>
        <w:rPr>
          <w:rFonts w:ascii="Cambria"/>
        </w:rPr>
      </w:pPr>
      <w:r w:rsidRPr="00BF53B5">
        <w:rPr>
          <w:rFonts w:ascii="Cambria"/>
        </w:rPr>
        <w:lastRenderedPageBreak/>
        <w:t>Pace, M. L., Cole, J. J., Carpenter, S. R., and Kitchell, J. F. 1999. Trophic cascades revealed in diverse ecosystems. Trends in ecology &amp; evolution, 14: 483–488.</w:t>
      </w:r>
    </w:p>
    <w:p w14:paraId="260EB5F6" w14:textId="77777777" w:rsidR="00BF53B5" w:rsidRPr="00BF53B5" w:rsidRDefault="00BF53B5" w:rsidP="00BF53B5">
      <w:pPr>
        <w:pStyle w:val="Bibliography"/>
        <w:rPr>
          <w:rFonts w:ascii="Cambria"/>
        </w:rPr>
      </w:pPr>
      <w:r w:rsidRPr="00BF53B5">
        <w:rPr>
          <w:rFonts w:ascii="Cambria"/>
        </w:rPr>
        <w:t>Paine, R. T. 1966. Food web complexity and species diversity. American Naturalist: 65–75.</w:t>
      </w:r>
    </w:p>
    <w:p w14:paraId="1D676E05" w14:textId="77777777" w:rsidR="00BF53B5" w:rsidRPr="00BF53B5" w:rsidRDefault="00BF53B5" w:rsidP="00BF53B5">
      <w:pPr>
        <w:pStyle w:val="Bibliography"/>
        <w:rPr>
          <w:rFonts w:ascii="Cambria"/>
        </w:rPr>
      </w:pPr>
      <w:r w:rsidRPr="00BF53B5">
        <w:rPr>
          <w:rFonts w:ascii="Cambria"/>
        </w:rPr>
        <w:t>Paine, R. T. 1980. Food Webs: Linkage, Interaction Strength and Community Infrastructure. Journal of Animal Ecology, 49: 667–685.</w:t>
      </w:r>
    </w:p>
    <w:p w14:paraId="23F46C84" w14:textId="77777777" w:rsidR="00BF53B5" w:rsidRPr="00BF53B5" w:rsidRDefault="00BF53B5" w:rsidP="00BF53B5">
      <w:pPr>
        <w:pStyle w:val="Bibliography"/>
        <w:rPr>
          <w:rFonts w:ascii="Cambria"/>
        </w:rPr>
      </w:pPr>
      <w:r w:rsidRPr="00BF53B5">
        <w:rPr>
          <w:rFonts w:ascii="Cambria"/>
        </w:rPr>
        <w:t xml:space="preserve">Pershing, A. J., Mills, K. E., Record, N. R., Stamieszkin, K., Wurtzell, K. V., Byron, C. J., Fitzpatrick, D., </w:t>
      </w:r>
      <w:r w:rsidRPr="00BF53B5">
        <w:rPr>
          <w:rFonts w:ascii="Cambria"/>
          <w:i/>
          <w:iCs/>
        </w:rPr>
        <w:t>et al.</w:t>
      </w:r>
      <w:r w:rsidRPr="00BF53B5">
        <w:rPr>
          <w:rFonts w:ascii="Cambria"/>
        </w:rPr>
        <w:t xml:space="preserve"> 2015. Evaluating trophic cascades as drivers of regime shifts in different ocean ecosystems. Philosophical Transactions of the Royal Society of London B: Biological Sciences, 370: 20130265.</w:t>
      </w:r>
    </w:p>
    <w:p w14:paraId="72F3CE5B" w14:textId="77777777" w:rsidR="00BF53B5" w:rsidRPr="00BF53B5" w:rsidRDefault="00BF53B5" w:rsidP="00BF53B5">
      <w:pPr>
        <w:pStyle w:val="Bibliography"/>
        <w:rPr>
          <w:rFonts w:ascii="Cambria"/>
        </w:rPr>
      </w:pPr>
      <w:r w:rsidRPr="00BF53B5">
        <w:rPr>
          <w:rFonts w:ascii="Cambria"/>
        </w:rPr>
        <w:t xml:space="preserve">Pikitch, E. K., Rountos, K. J., Essington, T. E., Santora, C., Pauly, D., Watson, R., Sumaila, U. R., </w:t>
      </w:r>
      <w:r w:rsidRPr="00BF53B5">
        <w:rPr>
          <w:rFonts w:ascii="Cambria"/>
          <w:i/>
          <w:iCs/>
        </w:rPr>
        <w:t>et al.</w:t>
      </w:r>
      <w:r w:rsidRPr="00BF53B5">
        <w:rPr>
          <w:rFonts w:ascii="Cambria"/>
        </w:rPr>
        <w:t xml:space="preserve"> 2014. The global contribution of forage fish to marine fisheries and ecosystems. Fish and Fisheries, 15: 43–64.</w:t>
      </w:r>
    </w:p>
    <w:p w14:paraId="0E406110" w14:textId="77777777" w:rsidR="00BF53B5" w:rsidRPr="00BF53B5" w:rsidRDefault="00BF53B5" w:rsidP="00BF53B5">
      <w:pPr>
        <w:pStyle w:val="Bibliography"/>
        <w:rPr>
          <w:rFonts w:ascii="Cambria"/>
        </w:rPr>
      </w:pPr>
      <w:r w:rsidRPr="00BF53B5">
        <w:rPr>
          <w:rFonts w:ascii="Cambria"/>
        </w:rPr>
        <w:t>Polis, G. A., and Strong, D. R. 1996. Food Web Complexity and Community Dynamics. American Naturalist, 147: 813–846.</w:t>
      </w:r>
    </w:p>
    <w:p w14:paraId="56D85AC8" w14:textId="77777777" w:rsidR="00BF53B5" w:rsidRPr="00BF53B5" w:rsidRDefault="00BF53B5" w:rsidP="00BF53B5">
      <w:pPr>
        <w:pStyle w:val="Bibliography"/>
        <w:rPr>
          <w:rFonts w:ascii="Cambria"/>
        </w:rPr>
      </w:pPr>
      <w:r w:rsidRPr="00BF53B5">
        <w:rPr>
          <w:rFonts w:ascii="Cambria"/>
        </w:rPr>
        <w:t>Polis, G. A. 1999. Why Are Parts of the World Green? Multiple Factors Control Productivity and the Distribution of Biomass. Oikos, 86: 3–15.</w:t>
      </w:r>
    </w:p>
    <w:p w14:paraId="451F9ECC" w14:textId="77777777" w:rsidR="00BF53B5" w:rsidRPr="00BF53B5" w:rsidRDefault="00BF53B5" w:rsidP="00BF53B5">
      <w:pPr>
        <w:pStyle w:val="Bibliography"/>
        <w:rPr>
          <w:rFonts w:ascii="Cambria"/>
        </w:rPr>
      </w:pPr>
      <w:r w:rsidRPr="00BF53B5">
        <w:rPr>
          <w:rFonts w:ascii="Cambria"/>
        </w:rPr>
        <w:t>Power, M. E. 1992. Top-Down and Bottom-Up Forces in Food Webs: Do Plants Have Primacy. Ecology, 73: 733–746.</w:t>
      </w:r>
    </w:p>
    <w:p w14:paraId="691BC06A" w14:textId="77777777" w:rsidR="00BF53B5" w:rsidRPr="00BF53B5" w:rsidRDefault="00BF53B5" w:rsidP="00BF53B5">
      <w:pPr>
        <w:pStyle w:val="Bibliography"/>
        <w:rPr>
          <w:rFonts w:ascii="Cambria"/>
        </w:rPr>
      </w:pPr>
      <w:r w:rsidRPr="00BF53B5">
        <w:rPr>
          <w:rFonts w:ascii="Cambria"/>
        </w:rPr>
        <w:t>R Core Team. 2016. R: A language and environment for statistical computing. R Foundation for Statistical Computing, Vienna, Austria. http://www.R-project.org.</w:t>
      </w:r>
    </w:p>
    <w:p w14:paraId="68B18736" w14:textId="77777777" w:rsidR="00BF53B5" w:rsidRPr="00BF53B5" w:rsidRDefault="00BF53B5" w:rsidP="00BF53B5">
      <w:pPr>
        <w:pStyle w:val="Bibliography"/>
        <w:rPr>
          <w:rFonts w:ascii="Cambria"/>
        </w:rPr>
      </w:pPr>
      <w:r w:rsidRPr="00BF53B5">
        <w:rPr>
          <w:rFonts w:ascii="Cambria"/>
        </w:rPr>
        <w:t>Rose, G. A. 2004. Reconciling overfishing and climate change with stock dynamics of Atlantic cod (Gadus morhua) over 500 years. Canadian Journal of Fisheries and Aquatic Sciences, 61: 1553–1557.</w:t>
      </w:r>
    </w:p>
    <w:p w14:paraId="7D9D0140" w14:textId="77777777" w:rsidR="00BF53B5" w:rsidRPr="00BF53B5" w:rsidRDefault="00BF53B5" w:rsidP="00BF53B5">
      <w:pPr>
        <w:pStyle w:val="Bibliography"/>
        <w:rPr>
          <w:rFonts w:ascii="Cambria"/>
        </w:rPr>
      </w:pPr>
      <w:r w:rsidRPr="00BF53B5">
        <w:rPr>
          <w:rFonts w:ascii="Cambria"/>
        </w:rPr>
        <w:t>Shackell, N. L., and Frank, K. T. 2007. Compensation in exploited marine fish communities on the Scotian Shelf, Canada. Marine Ecology Progress Series, 336: 235–247.</w:t>
      </w:r>
    </w:p>
    <w:p w14:paraId="0B45DDE7" w14:textId="77777777" w:rsidR="00BF53B5" w:rsidRPr="00BF53B5" w:rsidRDefault="00BF53B5" w:rsidP="00BF53B5">
      <w:pPr>
        <w:pStyle w:val="Bibliography"/>
        <w:rPr>
          <w:rFonts w:ascii="Cambria"/>
        </w:rPr>
      </w:pPr>
      <w:r w:rsidRPr="00BF53B5">
        <w:rPr>
          <w:rFonts w:ascii="Cambria"/>
        </w:rPr>
        <w:t xml:space="preserve">Shurin, J. B., Borer, E. T., Seabloom, E. W., Anderson, K., Blanchette, C. A., Broitman, B., Cooper, S. D., </w:t>
      </w:r>
      <w:r w:rsidRPr="00BF53B5">
        <w:rPr>
          <w:rFonts w:ascii="Cambria"/>
          <w:i/>
          <w:iCs/>
        </w:rPr>
        <w:t>et al.</w:t>
      </w:r>
      <w:r w:rsidRPr="00BF53B5">
        <w:rPr>
          <w:rFonts w:ascii="Cambria"/>
        </w:rPr>
        <w:t xml:space="preserve"> 2002. A cross-ecosystem comparison of the strength of trophic cascades. Ecology Letters, 5: 785–791.</w:t>
      </w:r>
    </w:p>
    <w:p w14:paraId="125E9EE4" w14:textId="77777777" w:rsidR="00BF53B5" w:rsidRPr="00BF53B5" w:rsidRDefault="00BF53B5" w:rsidP="00BF53B5">
      <w:pPr>
        <w:pStyle w:val="Bibliography"/>
        <w:rPr>
          <w:rFonts w:ascii="Cambria"/>
        </w:rPr>
      </w:pPr>
      <w:r w:rsidRPr="00BF53B5">
        <w:rPr>
          <w:rFonts w:ascii="Cambria"/>
        </w:rPr>
        <w:t>Solow, A. R., and Duplisea, D. E. 2007. Testing for Compensation in a Multi-species Community. Ecosystems, 10: 1034–1038.</w:t>
      </w:r>
    </w:p>
    <w:p w14:paraId="53025E9A" w14:textId="77777777" w:rsidR="00BF53B5" w:rsidRPr="00BF53B5" w:rsidRDefault="00BF53B5" w:rsidP="00BF53B5">
      <w:pPr>
        <w:pStyle w:val="Bibliography"/>
        <w:rPr>
          <w:rFonts w:ascii="Cambria"/>
        </w:rPr>
      </w:pPr>
      <w:r w:rsidRPr="00BF53B5">
        <w:rPr>
          <w:rFonts w:ascii="Cambria"/>
        </w:rPr>
        <w:t>Strong, D. R. 1992. Are trophic cascades all wet? Differentiation and donor-control in speciose ecosystems. Ecology, 73: 747–754.</w:t>
      </w:r>
    </w:p>
    <w:p w14:paraId="1CF4289E" w14:textId="77777777" w:rsidR="00BF53B5" w:rsidRPr="00BF53B5" w:rsidRDefault="00BF53B5" w:rsidP="00BF53B5">
      <w:pPr>
        <w:pStyle w:val="Bibliography"/>
        <w:rPr>
          <w:rFonts w:ascii="Cambria"/>
        </w:rPr>
      </w:pPr>
      <w:r w:rsidRPr="00BF53B5">
        <w:rPr>
          <w:rFonts w:ascii="Cambria"/>
        </w:rPr>
        <w:t>Swain, D. P., and Benoît, H. P. 2015. Extreme increases in natural mortality prevent recovery of collapsed fish populations in a Northwest Atlantic ecosystem. Marine Ecology Progress Series, 519: 165–182.</w:t>
      </w:r>
    </w:p>
    <w:p w14:paraId="5DC6F3BD" w14:textId="77777777" w:rsidR="00BF53B5" w:rsidRPr="00BF53B5" w:rsidRDefault="00BF53B5" w:rsidP="00BF53B5">
      <w:pPr>
        <w:pStyle w:val="Bibliography"/>
        <w:rPr>
          <w:rFonts w:ascii="Cambria"/>
        </w:rPr>
      </w:pPr>
      <w:r w:rsidRPr="00BF53B5">
        <w:rPr>
          <w:rFonts w:ascii="Cambria"/>
        </w:rPr>
        <w:t>Szoboszlai, A. I., Thayer, J. A., Wood, S. A., Sydeman, W. J., and Koehn, L. E. 2015. Forage species in predator diets: Synthesis of data from the California Current. Ecological Informatics, 29: 45–56.</w:t>
      </w:r>
    </w:p>
    <w:p w14:paraId="3481784C" w14:textId="77777777" w:rsidR="00BF53B5" w:rsidRPr="00BF53B5" w:rsidRDefault="00BF53B5" w:rsidP="00BF53B5">
      <w:pPr>
        <w:pStyle w:val="Bibliography"/>
        <w:rPr>
          <w:rFonts w:ascii="Cambria"/>
        </w:rPr>
      </w:pPr>
      <w:r w:rsidRPr="00BF53B5">
        <w:rPr>
          <w:rFonts w:ascii="Cambria"/>
        </w:rPr>
        <w:t>Tilman, D. 1996. Biodiversity: Population Versus Ecosystem Stability. Ecology, 77: 350–363.</w:t>
      </w:r>
    </w:p>
    <w:p w14:paraId="65F0BEE5" w14:textId="77777777" w:rsidR="00BF53B5" w:rsidRPr="00BF53B5" w:rsidRDefault="00BF53B5" w:rsidP="00BF53B5">
      <w:pPr>
        <w:pStyle w:val="Bibliography"/>
        <w:rPr>
          <w:rFonts w:ascii="Cambria"/>
        </w:rPr>
      </w:pPr>
      <w:r w:rsidRPr="00BF53B5">
        <w:rPr>
          <w:rFonts w:ascii="Cambria"/>
        </w:rPr>
        <w:t>Worm, B., and Myers, R. A. 2003. Meta-analysis of cod-shrimp interactions reveals top-down control in oceanic food webs. Ecology, 84: 162–173.</w:t>
      </w:r>
    </w:p>
    <w:p w14:paraId="7262C20B" w14:textId="7ED32860" w:rsidR="00CD29CD" w:rsidRPr="00466E57" w:rsidRDefault="00CD29CD" w:rsidP="00EA738B">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kenk" w:date="2016-12-07T18:48:00Z" w:initials="o">
    <w:p w14:paraId="35F0555C" w14:textId="1F5BF4AF" w:rsidR="00D5492C" w:rsidRDefault="00D5492C">
      <w:pPr>
        <w:pStyle w:val="CommentText"/>
      </w:pPr>
      <w:r>
        <w:rPr>
          <w:rStyle w:val="CommentReference"/>
        </w:rPr>
        <w:annotationRef/>
      </w:r>
      <w:r>
        <w:t xml:space="preserve">The second half of this paragraph focuses specifically on predator control in diverse ecosystems. I kind of like not splitting </w:t>
      </w:r>
      <w:r w:rsidR="00C00998">
        <w:t xml:space="preserve">this </w:t>
      </w:r>
      <w:r>
        <w:t xml:space="preserve">up into two paragraphs, but </w:t>
      </w:r>
      <w:r w:rsidR="00C00998">
        <w:t xml:space="preserve">I’m </w:t>
      </w:r>
      <w:r>
        <w:t>not sure this topic sentence is quite inclusive. Couldn’t figure out something better that still flows though.</w:t>
      </w:r>
    </w:p>
  </w:comment>
  <w:comment w:id="1" w:author="okenk" w:date="2016-12-06T17:50:00Z" w:initials="o">
    <w:p w14:paraId="7BEE34E2" w14:textId="6CB988AF" w:rsidR="002271BF" w:rsidRDefault="002271BF">
      <w:pPr>
        <w:pStyle w:val="CommentText"/>
      </w:pPr>
      <w:r>
        <w:rPr>
          <w:rStyle w:val="CommentReference"/>
        </w:rPr>
        <w:annotationRef/>
      </w:r>
      <w:r>
        <w:t>Ashley REALLY</w:t>
      </w:r>
      <w:r w:rsidR="008B7567">
        <w:t xml:space="preserve"> dug into the ideas in this paragraph during</w:t>
      </w:r>
      <w:r>
        <w:t xml:space="preserve"> my defense. (Also I got a little defensive.) I really didn’t change much. The key addition is the highlighted text, though I did some wordsmithing, as well. Anyway, please let me know if you think this is sufficient. She seemed to get hung up on the idea that the metrics quantify abundance, not diversity.</w:t>
      </w:r>
    </w:p>
  </w:comment>
  <w:comment w:id="2" w:author="okenk" w:date="2016-12-07T14:09:00Z" w:initials="o">
    <w:p w14:paraId="204694BD" w14:textId="76771AAE" w:rsidR="002271BF" w:rsidRDefault="002271BF">
      <w:pPr>
        <w:pStyle w:val="CommentText"/>
      </w:pPr>
      <w:r>
        <w:rPr>
          <w:rStyle w:val="CommentReference"/>
        </w:rPr>
        <w:annotationRef/>
      </w:r>
      <w:r>
        <w:t xml:space="preserve">Ashley </w:t>
      </w:r>
      <w:r w:rsidR="00C850DA">
        <w:t>recommended grounding</w:t>
      </w:r>
      <w:r>
        <w:t xml:space="preserve"> the paper in locations</w:t>
      </w:r>
      <w:r w:rsidR="00C850DA">
        <w:t xml:space="preserve"> more</w:t>
      </w:r>
      <w:r>
        <w:t xml:space="preserve"> in all sections prior to results. I don’t think this sentence I added is what she was talking about. But</w:t>
      </w:r>
      <w:r w:rsidR="006E438D">
        <w:t xml:space="preserve"> it’s not</w:t>
      </w:r>
      <w:r>
        <w:t xml:space="preserve"> very useful to just</w:t>
      </w:r>
      <w:r w:rsidR="00185159">
        <w:t xml:space="preserve"> list off ten ecosystems in the text </w:t>
      </w:r>
      <w:r>
        <w:t>(that’s what the table is for), and I</w:t>
      </w:r>
      <w:r w:rsidR="00F40575">
        <w:t>’m not huge on cherry picking a couple</w:t>
      </w:r>
      <w:r>
        <w:t xml:space="preserve">. So basically, I’m not sure I want to ground it in locations more. But maybe there’s a better way to do it? </w:t>
      </w:r>
      <w:r w:rsidR="00185159">
        <w:t xml:space="preserve">Or maybe I should just mention a few and move on? </w:t>
      </w:r>
      <w:r>
        <w:t xml:space="preserve">I also think in a published manuscript table 1 would probably appear near this paragraph and would </w:t>
      </w:r>
      <w:r w:rsidR="00185159">
        <w:t xml:space="preserve">thus </w:t>
      </w:r>
      <w:r>
        <w:t>be</w:t>
      </w:r>
      <w:r w:rsidR="00185159">
        <w:t xml:space="preserve"> more natural</w:t>
      </w:r>
      <w:r>
        <w:t xml:space="preserve"> to glance at.</w:t>
      </w:r>
    </w:p>
  </w:comment>
  <w:comment w:id="3" w:author="Steel, Ashley -FS" w:date="2016-11-16T20:30:00Z" w:initials="SA-">
    <w:p w14:paraId="59EDED6F" w14:textId="43B35089" w:rsidR="002271BF" w:rsidRDefault="002271BF">
      <w:pPr>
        <w:pStyle w:val="CommentText"/>
      </w:pPr>
      <w:r>
        <w:rPr>
          <w:rStyle w:val="CommentReference"/>
        </w:rPr>
        <w:annotationRef/>
      </w:r>
      <w:r>
        <w:t>If it is not “significantly” different from 1, what is the interpretation?  “Can’t rule out independence”  I’m not sure how small the samples are so that, if the populations really are asynchronous, you would actually be likely to “reject” – terms in quotes because I know you aren’t testing in a formal way.  In a nutshell, how powerful is this method of detecting lack of independence?</w:t>
      </w:r>
    </w:p>
  </w:comment>
  <w:comment w:id="4" w:author="okenk" w:date="2016-12-07T16:44:00Z" w:initials="o">
    <w:p w14:paraId="1CD5B7C3" w14:textId="4C644421" w:rsidR="002271BF" w:rsidRDefault="002271BF">
      <w:pPr>
        <w:pStyle w:val="CommentText"/>
      </w:pPr>
      <w:r>
        <w:rPr>
          <w:rStyle w:val="CommentReference"/>
        </w:rPr>
        <w:annotationRef/>
      </w:r>
      <w:r>
        <w:t xml:space="preserve">The gold standard here would be to </w:t>
      </w:r>
      <w:r w:rsidR="008F7C16">
        <w:t xml:space="preserve">figure out a way to </w:t>
      </w:r>
      <w:r>
        <w:t xml:space="preserve">repeat the bootstrapping with synchronous or asynchronous populations </w:t>
      </w:r>
      <w:r w:rsidR="008F7C16">
        <w:t xml:space="preserve">(not entirely obvious how to do) </w:t>
      </w:r>
      <w:r>
        <w:t xml:space="preserve">and see where the observed values fall out. That’s a lot of work. I’m not sure how to answer this (reasonable, but also new) question without doing more analyses. </w:t>
      </w:r>
    </w:p>
  </w:comment>
  <w:comment w:id="5" w:author="Steel, Ashley -FS" w:date="2016-11-16T20:33:00Z" w:initials="SA-">
    <w:p w14:paraId="221ED3C5" w14:textId="52B59975" w:rsidR="002271BF" w:rsidRDefault="002271BF">
      <w:pPr>
        <w:pStyle w:val="CommentText"/>
      </w:pPr>
      <w:r>
        <w:rPr>
          <w:rStyle w:val="CommentReference"/>
        </w:rPr>
        <w:annotationRef/>
      </w:r>
      <w:r>
        <w:t>Phase scrambling is in here?</w:t>
      </w:r>
    </w:p>
  </w:comment>
  <w:comment w:id="6" w:author="okenk" w:date="2016-12-06T18:13:00Z" w:initials="o">
    <w:p w14:paraId="54567B48" w14:textId="63F773E3" w:rsidR="002271BF" w:rsidRDefault="002271BF">
      <w:pPr>
        <w:pStyle w:val="CommentText"/>
      </w:pPr>
      <w:r>
        <w:rPr>
          <w:rStyle w:val="CommentReference"/>
        </w:rPr>
        <w:annotationRef/>
      </w:r>
      <w:r>
        <w:t>Yep. Should I specify that detail? Or were you just curiou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F0555C" w15:done="0"/>
  <w15:commentEx w15:paraId="7BEE34E2" w15:done="0"/>
  <w15:commentEx w15:paraId="204694BD" w15:done="0"/>
  <w15:commentEx w15:paraId="59EDED6F" w15:done="0"/>
  <w15:commentEx w15:paraId="1CD5B7C3" w15:paraIdParent="59EDED6F" w15:done="0"/>
  <w15:commentEx w15:paraId="221ED3C5" w15:done="0"/>
  <w15:commentEx w15:paraId="54567B48" w15:paraIdParent="221ED3C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6A7CD" w14:textId="77777777" w:rsidR="009D3233" w:rsidRDefault="009D3233" w:rsidP="001D0511">
      <w:r>
        <w:separator/>
      </w:r>
    </w:p>
  </w:endnote>
  <w:endnote w:type="continuationSeparator" w:id="0">
    <w:p w14:paraId="7A61F060" w14:textId="77777777" w:rsidR="009D3233" w:rsidRDefault="009D3233" w:rsidP="001D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D1A2B2" w14:textId="77777777" w:rsidR="009D3233" w:rsidRDefault="009D3233" w:rsidP="001D0511">
      <w:r>
        <w:separator/>
      </w:r>
    </w:p>
  </w:footnote>
  <w:footnote w:type="continuationSeparator" w:id="0">
    <w:p w14:paraId="6A5246D9" w14:textId="77777777" w:rsidR="009D3233" w:rsidRDefault="009D3233" w:rsidP="001D051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0DC51A1"/>
    <w:multiLevelType w:val="hybridMultilevel"/>
    <w:tmpl w:val="BF4E8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kenk">
    <w15:presenceInfo w15:providerId="None" w15:userId="okenk"/>
  </w15:person>
  <w15:person w15:author="Steel, Ashley -FS">
    <w15:presenceInfo w15:providerId="AD" w15:userId="S-1-5-21-2443529608-3098792306-3041422421-284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00663"/>
    <w:rsid w:val="000016ED"/>
    <w:rsid w:val="00001B1D"/>
    <w:rsid w:val="00001EDC"/>
    <w:rsid w:val="00003BC9"/>
    <w:rsid w:val="00003ED1"/>
    <w:rsid w:val="00005BAC"/>
    <w:rsid w:val="00005D5D"/>
    <w:rsid w:val="00007EB1"/>
    <w:rsid w:val="000100A0"/>
    <w:rsid w:val="00010A84"/>
    <w:rsid w:val="000123E0"/>
    <w:rsid w:val="0001398E"/>
    <w:rsid w:val="00015A13"/>
    <w:rsid w:val="00023CC5"/>
    <w:rsid w:val="00027304"/>
    <w:rsid w:val="0003071F"/>
    <w:rsid w:val="00033B05"/>
    <w:rsid w:val="00033D60"/>
    <w:rsid w:val="000349F2"/>
    <w:rsid w:val="00034B3C"/>
    <w:rsid w:val="00034F83"/>
    <w:rsid w:val="000376A6"/>
    <w:rsid w:val="00040033"/>
    <w:rsid w:val="000401B2"/>
    <w:rsid w:val="000454D9"/>
    <w:rsid w:val="00045E9B"/>
    <w:rsid w:val="00047312"/>
    <w:rsid w:val="000534E3"/>
    <w:rsid w:val="00054487"/>
    <w:rsid w:val="00055A9B"/>
    <w:rsid w:val="0005798E"/>
    <w:rsid w:val="000623BF"/>
    <w:rsid w:val="00062683"/>
    <w:rsid w:val="00063C14"/>
    <w:rsid w:val="00065A85"/>
    <w:rsid w:val="00065D15"/>
    <w:rsid w:val="000660C6"/>
    <w:rsid w:val="00066C98"/>
    <w:rsid w:val="00067A4E"/>
    <w:rsid w:val="00070CF9"/>
    <w:rsid w:val="00071104"/>
    <w:rsid w:val="000722AB"/>
    <w:rsid w:val="00072CC9"/>
    <w:rsid w:val="00076269"/>
    <w:rsid w:val="00076D8D"/>
    <w:rsid w:val="0007711A"/>
    <w:rsid w:val="00077323"/>
    <w:rsid w:val="0007776B"/>
    <w:rsid w:val="0008121F"/>
    <w:rsid w:val="0008150F"/>
    <w:rsid w:val="00081814"/>
    <w:rsid w:val="0008367B"/>
    <w:rsid w:val="00083B4E"/>
    <w:rsid w:val="00084F64"/>
    <w:rsid w:val="00084FFF"/>
    <w:rsid w:val="0009039C"/>
    <w:rsid w:val="00091E6D"/>
    <w:rsid w:val="0009235D"/>
    <w:rsid w:val="0009574F"/>
    <w:rsid w:val="00096E12"/>
    <w:rsid w:val="000A05A4"/>
    <w:rsid w:val="000A1478"/>
    <w:rsid w:val="000A5607"/>
    <w:rsid w:val="000B13AD"/>
    <w:rsid w:val="000B22DB"/>
    <w:rsid w:val="000B6538"/>
    <w:rsid w:val="000B74F1"/>
    <w:rsid w:val="000B7F36"/>
    <w:rsid w:val="000C0BA3"/>
    <w:rsid w:val="000C301E"/>
    <w:rsid w:val="000C308D"/>
    <w:rsid w:val="000C6906"/>
    <w:rsid w:val="000D1962"/>
    <w:rsid w:val="000D2D75"/>
    <w:rsid w:val="000D395D"/>
    <w:rsid w:val="000D4700"/>
    <w:rsid w:val="000D49D2"/>
    <w:rsid w:val="000D5DC3"/>
    <w:rsid w:val="000E090B"/>
    <w:rsid w:val="000E1DD1"/>
    <w:rsid w:val="000E5987"/>
    <w:rsid w:val="000E5AA8"/>
    <w:rsid w:val="000E6DCD"/>
    <w:rsid w:val="000E7021"/>
    <w:rsid w:val="000E7257"/>
    <w:rsid w:val="000E7E0D"/>
    <w:rsid w:val="000F0C1F"/>
    <w:rsid w:val="000F251B"/>
    <w:rsid w:val="000F5E51"/>
    <w:rsid w:val="000F639B"/>
    <w:rsid w:val="001000AA"/>
    <w:rsid w:val="00101487"/>
    <w:rsid w:val="001019B1"/>
    <w:rsid w:val="001053ED"/>
    <w:rsid w:val="00105D6E"/>
    <w:rsid w:val="00106A03"/>
    <w:rsid w:val="00106C52"/>
    <w:rsid w:val="00107DB6"/>
    <w:rsid w:val="00110BE1"/>
    <w:rsid w:val="0011120E"/>
    <w:rsid w:val="0011195D"/>
    <w:rsid w:val="00113154"/>
    <w:rsid w:val="00116AB4"/>
    <w:rsid w:val="001170B9"/>
    <w:rsid w:val="00123451"/>
    <w:rsid w:val="00123BE4"/>
    <w:rsid w:val="00124561"/>
    <w:rsid w:val="0012558D"/>
    <w:rsid w:val="00127049"/>
    <w:rsid w:val="00130FF4"/>
    <w:rsid w:val="001319D5"/>
    <w:rsid w:val="00132454"/>
    <w:rsid w:val="00133045"/>
    <w:rsid w:val="00134278"/>
    <w:rsid w:val="00135130"/>
    <w:rsid w:val="00137850"/>
    <w:rsid w:val="0014156C"/>
    <w:rsid w:val="001424DF"/>
    <w:rsid w:val="00142848"/>
    <w:rsid w:val="001437B6"/>
    <w:rsid w:val="0014570B"/>
    <w:rsid w:val="00145DDE"/>
    <w:rsid w:val="00145FFD"/>
    <w:rsid w:val="001479B1"/>
    <w:rsid w:val="00147A57"/>
    <w:rsid w:val="00150849"/>
    <w:rsid w:val="00152625"/>
    <w:rsid w:val="001578A6"/>
    <w:rsid w:val="00160CD3"/>
    <w:rsid w:val="00160E34"/>
    <w:rsid w:val="001610CA"/>
    <w:rsid w:val="00161576"/>
    <w:rsid w:val="0016357E"/>
    <w:rsid w:val="00163CD4"/>
    <w:rsid w:val="001644CD"/>
    <w:rsid w:val="001666C7"/>
    <w:rsid w:val="0017044C"/>
    <w:rsid w:val="00171031"/>
    <w:rsid w:val="0017117F"/>
    <w:rsid w:val="00172B3F"/>
    <w:rsid w:val="00174D39"/>
    <w:rsid w:val="00174EE2"/>
    <w:rsid w:val="00177CC7"/>
    <w:rsid w:val="00182D55"/>
    <w:rsid w:val="00183B85"/>
    <w:rsid w:val="00183C35"/>
    <w:rsid w:val="00183F6C"/>
    <w:rsid w:val="001843D7"/>
    <w:rsid w:val="00184761"/>
    <w:rsid w:val="00185159"/>
    <w:rsid w:val="00185A3B"/>
    <w:rsid w:val="00186EFC"/>
    <w:rsid w:val="001870BB"/>
    <w:rsid w:val="001872AA"/>
    <w:rsid w:val="00187ED0"/>
    <w:rsid w:val="00190268"/>
    <w:rsid w:val="00191FD1"/>
    <w:rsid w:val="001978FE"/>
    <w:rsid w:val="00197997"/>
    <w:rsid w:val="00197DB6"/>
    <w:rsid w:val="001A03CD"/>
    <w:rsid w:val="001A2049"/>
    <w:rsid w:val="001A4863"/>
    <w:rsid w:val="001A64E1"/>
    <w:rsid w:val="001A75CE"/>
    <w:rsid w:val="001A7697"/>
    <w:rsid w:val="001B3940"/>
    <w:rsid w:val="001B3A91"/>
    <w:rsid w:val="001B4133"/>
    <w:rsid w:val="001B5D88"/>
    <w:rsid w:val="001B6400"/>
    <w:rsid w:val="001B6CAE"/>
    <w:rsid w:val="001B6F2A"/>
    <w:rsid w:val="001B7B8F"/>
    <w:rsid w:val="001B7D8D"/>
    <w:rsid w:val="001C3BC8"/>
    <w:rsid w:val="001D0511"/>
    <w:rsid w:val="001D52B9"/>
    <w:rsid w:val="001D5609"/>
    <w:rsid w:val="001D7B3F"/>
    <w:rsid w:val="001E24E5"/>
    <w:rsid w:val="001E3293"/>
    <w:rsid w:val="001E753C"/>
    <w:rsid w:val="001F05EC"/>
    <w:rsid w:val="001F084C"/>
    <w:rsid w:val="001F25C6"/>
    <w:rsid w:val="001F2D54"/>
    <w:rsid w:val="001F3988"/>
    <w:rsid w:val="001F4816"/>
    <w:rsid w:val="001F5599"/>
    <w:rsid w:val="001F5CF7"/>
    <w:rsid w:val="001F5DCC"/>
    <w:rsid w:val="001F6191"/>
    <w:rsid w:val="001F77A2"/>
    <w:rsid w:val="00202010"/>
    <w:rsid w:val="002025C4"/>
    <w:rsid w:val="00202C24"/>
    <w:rsid w:val="002044D7"/>
    <w:rsid w:val="00204DD4"/>
    <w:rsid w:val="00206BE0"/>
    <w:rsid w:val="002071B7"/>
    <w:rsid w:val="00207860"/>
    <w:rsid w:val="0021342C"/>
    <w:rsid w:val="002145A3"/>
    <w:rsid w:val="0021545E"/>
    <w:rsid w:val="002169AF"/>
    <w:rsid w:val="00216A41"/>
    <w:rsid w:val="00223F2F"/>
    <w:rsid w:val="00224786"/>
    <w:rsid w:val="00226488"/>
    <w:rsid w:val="002271BF"/>
    <w:rsid w:val="00227645"/>
    <w:rsid w:val="00233E07"/>
    <w:rsid w:val="002354DF"/>
    <w:rsid w:val="00235E83"/>
    <w:rsid w:val="00240F90"/>
    <w:rsid w:val="00241513"/>
    <w:rsid w:val="00242B52"/>
    <w:rsid w:val="00244FD4"/>
    <w:rsid w:val="002466F3"/>
    <w:rsid w:val="00251FF2"/>
    <w:rsid w:val="00253DBC"/>
    <w:rsid w:val="00253EA7"/>
    <w:rsid w:val="002573C5"/>
    <w:rsid w:val="002575B6"/>
    <w:rsid w:val="002631C5"/>
    <w:rsid w:val="0026672B"/>
    <w:rsid w:val="00271CEE"/>
    <w:rsid w:val="002731CB"/>
    <w:rsid w:val="00273A14"/>
    <w:rsid w:val="00282294"/>
    <w:rsid w:val="0028347C"/>
    <w:rsid w:val="00283AB2"/>
    <w:rsid w:val="00284E75"/>
    <w:rsid w:val="002858B1"/>
    <w:rsid w:val="00285B33"/>
    <w:rsid w:val="00286108"/>
    <w:rsid w:val="0028645F"/>
    <w:rsid w:val="00290DD2"/>
    <w:rsid w:val="0029266B"/>
    <w:rsid w:val="0029352D"/>
    <w:rsid w:val="002942D2"/>
    <w:rsid w:val="00295179"/>
    <w:rsid w:val="002957CD"/>
    <w:rsid w:val="00296562"/>
    <w:rsid w:val="002970D2"/>
    <w:rsid w:val="00297498"/>
    <w:rsid w:val="00297972"/>
    <w:rsid w:val="00297E1E"/>
    <w:rsid w:val="00297E3D"/>
    <w:rsid w:val="00297E71"/>
    <w:rsid w:val="002A5915"/>
    <w:rsid w:val="002A659C"/>
    <w:rsid w:val="002A727D"/>
    <w:rsid w:val="002A7508"/>
    <w:rsid w:val="002B4A5A"/>
    <w:rsid w:val="002B4B2C"/>
    <w:rsid w:val="002B50B3"/>
    <w:rsid w:val="002B631F"/>
    <w:rsid w:val="002C0B56"/>
    <w:rsid w:val="002C2490"/>
    <w:rsid w:val="002C5F2F"/>
    <w:rsid w:val="002C6C80"/>
    <w:rsid w:val="002C75A8"/>
    <w:rsid w:val="002D1392"/>
    <w:rsid w:val="002D25E1"/>
    <w:rsid w:val="002D4D38"/>
    <w:rsid w:val="002D5D57"/>
    <w:rsid w:val="002D7BAD"/>
    <w:rsid w:val="002E066D"/>
    <w:rsid w:val="002E0EE3"/>
    <w:rsid w:val="002E117B"/>
    <w:rsid w:val="002E2E5E"/>
    <w:rsid w:val="002E35DC"/>
    <w:rsid w:val="002E542B"/>
    <w:rsid w:val="002E596B"/>
    <w:rsid w:val="002E69FA"/>
    <w:rsid w:val="002E7187"/>
    <w:rsid w:val="002F26CD"/>
    <w:rsid w:val="002F3629"/>
    <w:rsid w:val="002F3C1F"/>
    <w:rsid w:val="002F41CA"/>
    <w:rsid w:val="002F57D1"/>
    <w:rsid w:val="00302E23"/>
    <w:rsid w:val="0030372E"/>
    <w:rsid w:val="00303EFC"/>
    <w:rsid w:val="00304E6F"/>
    <w:rsid w:val="0030509C"/>
    <w:rsid w:val="003051D9"/>
    <w:rsid w:val="00310D6D"/>
    <w:rsid w:val="00311452"/>
    <w:rsid w:val="00311B4A"/>
    <w:rsid w:val="00313507"/>
    <w:rsid w:val="00313E29"/>
    <w:rsid w:val="003158B0"/>
    <w:rsid w:val="003165EC"/>
    <w:rsid w:val="00317916"/>
    <w:rsid w:val="003200BA"/>
    <w:rsid w:val="00320C8A"/>
    <w:rsid w:val="00320DA7"/>
    <w:rsid w:val="0032155C"/>
    <w:rsid w:val="00322394"/>
    <w:rsid w:val="00323A0F"/>
    <w:rsid w:val="00323C85"/>
    <w:rsid w:val="00324C40"/>
    <w:rsid w:val="00325098"/>
    <w:rsid w:val="00325958"/>
    <w:rsid w:val="00326DD0"/>
    <w:rsid w:val="00333DD1"/>
    <w:rsid w:val="00333FE6"/>
    <w:rsid w:val="003377B8"/>
    <w:rsid w:val="00337AE5"/>
    <w:rsid w:val="00337BD6"/>
    <w:rsid w:val="003408C0"/>
    <w:rsid w:val="003440B7"/>
    <w:rsid w:val="00347058"/>
    <w:rsid w:val="00347685"/>
    <w:rsid w:val="00350569"/>
    <w:rsid w:val="00351ADA"/>
    <w:rsid w:val="00351DDB"/>
    <w:rsid w:val="00352127"/>
    <w:rsid w:val="003521DE"/>
    <w:rsid w:val="003563C4"/>
    <w:rsid w:val="003572F9"/>
    <w:rsid w:val="003575A6"/>
    <w:rsid w:val="003600AA"/>
    <w:rsid w:val="0036186E"/>
    <w:rsid w:val="0036388C"/>
    <w:rsid w:val="00364466"/>
    <w:rsid w:val="003706DD"/>
    <w:rsid w:val="00371772"/>
    <w:rsid w:val="00374139"/>
    <w:rsid w:val="00376879"/>
    <w:rsid w:val="00377645"/>
    <w:rsid w:val="00380550"/>
    <w:rsid w:val="00380975"/>
    <w:rsid w:val="00380FC3"/>
    <w:rsid w:val="003810C3"/>
    <w:rsid w:val="00381995"/>
    <w:rsid w:val="00381D9A"/>
    <w:rsid w:val="0038233D"/>
    <w:rsid w:val="003832B4"/>
    <w:rsid w:val="0038383C"/>
    <w:rsid w:val="00386741"/>
    <w:rsid w:val="00390545"/>
    <w:rsid w:val="00392190"/>
    <w:rsid w:val="00393477"/>
    <w:rsid w:val="00395217"/>
    <w:rsid w:val="00397B37"/>
    <w:rsid w:val="003A0B8C"/>
    <w:rsid w:val="003A6944"/>
    <w:rsid w:val="003B0D0F"/>
    <w:rsid w:val="003B126F"/>
    <w:rsid w:val="003B3F2A"/>
    <w:rsid w:val="003B4768"/>
    <w:rsid w:val="003B49BC"/>
    <w:rsid w:val="003B5F4B"/>
    <w:rsid w:val="003B7637"/>
    <w:rsid w:val="003C0632"/>
    <w:rsid w:val="003C1C82"/>
    <w:rsid w:val="003C5FD0"/>
    <w:rsid w:val="003C6DA7"/>
    <w:rsid w:val="003C71A1"/>
    <w:rsid w:val="003D2E84"/>
    <w:rsid w:val="003D3F43"/>
    <w:rsid w:val="003D5098"/>
    <w:rsid w:val="003E22B6"/>
    <w:rsid w:val="003E24C7"/>
    <w:rsid w:val="003E2E07"/>
    <w:rsid w:val="003E390B"/>
    <w:rsid w:val="003E4CA9"/>
    <w:rsid w:val="003F018D"/>
    <w:rsid w:val="003F1E83"/>
    <w:rsid w:val="003F62F4"/>
    <w:rsid w:val="003F6D5E"/>
    <w:rsid w:val="003F7E00"/>
    <w:rsid w:val="00403373"/>
    <w:rsid w:val="0040420B"/>
    <w:rsid w:val="004057C5"/>
    <w:rsid w:val="00406BE1"/>
    <w:rsid w:val="00410DB0"/>
    <w:rsid w:val="00411401"/>
    <w:rsid w:val="00411723"/>
    <w:rsid w:val="00412A6B"/>
    <w:rsid w:val="00413536"/>
    <w:rsid w:val="004146AD"/>
    <w:rsid w:val="004148B3"/>
    <w:rsid w:val="00414E20"/>
    <w:rsid w:val="004162E9"/>
    <w:rsid w:val="00417D89"/>
    <w:rsid w:val="00420526"/>
    <w:rsid w:val="00420D5D"/>
    <w:rsid w:val="004210C9"/>
    <w:rsid w:val="00424380"/>
    <w:rsid w:val="00426D98"/>
    <w:rsid w:val="00427074"/>
    <w:rsid w:val="00431111"/>
    <w:rsid w:val="00437540"/>
    <w:rsid w:val="00441027"/>
    <w:rsid w:val="0044172B"/>
    <w:rsid w:val="00442166"/>
    <w:rsid w:val="004428BF"/>
    <w:rsid w:val="0044424F"/>
    <w:rsid w:val="00446716"/>
    <w:rsid w:val="004473FE"/>
    <w:rsid w:val="00451115"/>
    <w:rsid w:val="00452335"/>
    <w:rsid w:val="00453D68"/>
    <w:rsid w:val="00454D05"/>
    <w:rsid w:val="00455E54"/>
    <w:rsid w:val="0045609D"/>
    <w:rsid w:val="00456368"/>
    <w:rsid w:val="00461CAA"/>
    <w:rsid w:val="00461FF2"/>
    <w:rsid w:val="00462641"/>
    <w:rsid w:val="00462EE3"/>
    <w:rsid w:val="00465B8A"/>
    <w:rsid w:val="00466481"/>
    <w:rsid w:val="00466E57"/>
    <w:rsid w:val="00466E6D"/>
    <w:rsid w:val="00467A83"/>
    <w:rsid w:val="00467B76"/>
    <w:rsid w:val="00472111"/>
    <w:rsid w:val="00473337"/>
    <w:rsid w:val="004742E1"/>
    <w:rsid w:val="0048197F"/>
    <w:rsid w:val="00481DA5"/>
    <w:rsid w:val="00485705"/>
    <w:rsid w:val="00486D45"/>
    <w:rsid w:val="0048751C"/>
    <w:rsid w:val="004876E5"/>
    <w:rsid w:val="00493863"/>
    <w:rsid w:val="00494831"/>
    <w:rsid w:val="00494A94"/>
    <w:rsid w:val="00494D11"/>
    <w:rsid w:val="00494EBA"/>
    <w:rsid w:val="0049522F"/>
    <w:rsid w:val="00497308"/>
    <w:rsid w:val="004A0686"/>
    <w:rsid w:val="004A1A10"/>
    <w:rsid w:val="004A1A4A"/>
    <w:rsid w:val="004A417D"/>
    <w:rsid w:val="004A5A10"/>
    <w:rsid w:val="004A6A45"/>
    <w:rsid w:val="004A6C50"/>
    <w:rsid w:val="004A6D3D"/>
    <w:rsid w:val="004A7A2A"/>
    <w:rsid w:val="004B3314"/>
    <w:rsid w:val="004B379D"/>
    <w:rsid w:val="004B585E"/>
    <w:rsid w:val="004B5D45"/>
    <w:rsid w:val="004C2C45"/>
    <w:rsid w:val="004C2FF3"/>
    <w:rsid w:val="004C4334"/>
    <w:rsid w:val="004C47DE"/>
    <w:rsid w:val="004C5F6B"/>
    <w:rsid w:val="004C61BE"/>
    <w:rsid w:val="004C7160"/>
    <w:rsid w:val="004D0553"/>
    <w:rsid w:val="004D152E"/>
    <w:rsid w:val="004D3412"/>
    <w:rsid w:val="004D4EC8"/>
    <w:rsid w:val="004D639B"/>
    <w:rsid w:val="004D6553"/>
    <w:rsid w:val="004D69EE"/>
    <w:rsid w:val="004E1AD5"/>
    <w:rsid w:val="004E1C6A"/>
    <w:rsid w:val="004E2477"/>
    <w:rsid w:val="004E2FE8"/>
    <w:rsid w:val="004E3AE5"/>
    <w:rsid w:val="004F03C0"/>
    <w:rsid w:val="004F0B3E"/>
    <w:rsid w:val="004F20D6"/>
    <w:rsid w:val="004F22F4"/>
    <w:rsid w:val="004F23B1"/>
    <w:rsid w:val="004F3007"/>
    <w:rsid w:val="004F3AF4"/>
    <w:rsid w:val="004F56B6"/>
    <w:rsid w:val="004F5780"/>
    <w:rsid w:val="004F57CB"/>
    <w:rsid w:val="004F64CD"/>
    <w:rsid w:val="00500265"/>
    <w:rsid w:val="00500E0B"/>
    <w:rsid w:val="00501527"/>
    <w:rsid w:val="00502989"/>
    <w:rsid w:val="005067E0"/>
    <w:rsid w:val="00507A35"/>
    <w:rsid w:val="00510654"/>
    <w:rsid w:val="005106C6"/>
    <w:rsid w:val="0051085D"/>
    <w:rsid w:val="00515197"/>
    <w:rsid w:val="00515964"/>
    <w:rsid w:val="00515EB7"/>
    <w:rsid w:val="005174BD"/>
    <w:rsid w:val="00520550"/>
    <w:rsid w:val="00520BB7"/>
    <w:rsid w:val="00520DA5"/>
    <w:rsid w:val="00522829"/>
    <w:rsid w:val="00522B98"/>
    <w:rsid w:val="005245C0"/>
    <w:rsid w:val="00524BC2"/>
    <w:rsid w:val="00525875"/>
    <w:rsid w:val="0052711C"/>
    <w:rsid w:val="00527551"/>
    <w:rsid w:val="00530B0D"/>
    <w:rsid w:val="0053218F"/>
    <w:rsid w:val="0053290D"/>
    <w:rsid w:val="005336A7"/>
    <w:rsid w:val="00534FD1"/>
    <w:rsid w:val="00536EF3"/>
    <w:rsid w:val="00541253"/>
    <w:rsid w:val="00542335"/>
    <w:rsid w:val="00545824"/>
    <w:rsid w:val="0054583E"/>
    <w:rsid w:val="00546B92"/>
    <w:rsid w:val="00546F3F"/>
    <w:rsid w:val="00547F52"/>
    <w:rsid w:val="00550003"/>
    <w:rsid w:val="00550133"/>
    <w:rsid w:val="005509AA"/>
    <w:rsid w:val="00552F8F"/>
    <w:rsid w:val="005532EE"/>
    <w:rsid w:val="0055343B"/>
    <w:rsid w:val="00556766"/>
    <w:rsid w:val="00556EDF"/>
    <w:rsid w:val="00556F32"/>
    <w:rsid w:val="00556FD9"/>
    <w:rsid w:val="00557576"/>
    <w:rsid w:val="00560001"/>
    <w:rsid w:val="00562B8D"/>
    <w:rsid w:val="0056511E"/>
    <w:rsid w:val="00565209"/>
    <w:rsid w:val="0056743F"/>
    <w:rsid w:val="00576813"/>
    <w:rsid w:val="005772D0"/>
    <w:rsid w:val="005806D6"/>
    <w:rsid w:val="00583A9C"/>
    <w:rsid w:val="0058414F"/>
    <w:rsid w:val="005843A4"/>
    <w:rsid w:val="005870A9"/>
    <w:rsid w:val="005876BA"/>
    <w:rsid w:val="005942C9"/>
    <w:rsid w:val="00595204"/>
    <w:rsid w:val="00596708"/>
    <w:rsid w:val="00596E7D"/>
    <w:rsid w:val="0059716A"/>
    <w:rsid w:val="005A0861"/>
    <w:rsid w:val="005A17D1"/>
    <w:rsid w:val="005A20AA"/>
    <w:rsid w:val="005A4553"/>
    <w:rsid w:val="005A4735"/>
    <w:rsid w:val="005A676C"/>
    <w:rsid w:val="005A68BF"/>
    <w:rsid w:val="005B1E09"/>
    <w:rsid w:val="005B2B0F"/>
    <w:rsid w:val="005B3201"/>
    <w:rsid w:val="005B5734"/>
    <w:rsid w:val="005B58BC"/>
    <w:rsid w:val="005B6ABB"/>
    <w:rsid w:val="005C1543"/>
    <w:rsid w:val="005C178F"/>
    <w:rsid w:val="005C1F17"/>
    <w:rsid w:val="005C4621"/>
    <w:rsid w:val="005C6DC0"/>
    <w:rsid w:val="005C7034"/>
    <w:rsid w:val="005C7AF4"/>
    <w:rsid w:val="005D4F70"/>
    <w:rsid w:val="005D62E8"/>
    <w:rsid w:val="005D7329"/>
    <w:rsid w:val="005D78B6"/>
    <w:rsid w:val="005E0B89"/>
    <w:rsid w:val="005E0C8F"/>
    <w:rsid w:val="005E3F27"/>
    <w:rsid w:val="005E6802"/>
    <w:rsid w:val="005E7213"/>
    <w:rsid w:val="005E7480"/>
    <w:rsid w:val="005E7C05"/>
    <w:rsid w:val="005F0C83"/>
    <w:rsid w:val="005F318A"/>
    <w:rsid w:val="005F3A6B"/>
    <w:rsid w:val="00601267"/>
    <w:rsid w:val="00601388"/>
    <w:rsid w:val="00601BC0"/>
    <w:rsid w:val="006022EC"/>
    <w:rsid w:val="00603CE5"/>
    <w:rsid w:val="006124B8"/>
    <w:rsid w:val="006145AF"/>
    <w:rsid w:val="0061507D"/>
    <w:rsid w:val="00620BFA"/>
    <w:rsid w:val="00622712"/>
    <w:rsid w:val="0062296D"/>
    <w:rsid w:val="00623B94"/>
    <w:rsid w:val="006240ED"/>
    <w:rsid w:val="0062521A"/>
    <w:rsid w:val="00625775"/>
    <w:rsid w:val="00626221"/>
    <w:rsid w:val="00626650"/>
    <w:rsid w:val="00630FEC"/>
    <w:rsid w:val="0063189F"/>
    <w:rsid w:val="00633A3C"/>
    <w:rsid w:val="00633F8D"/>
    <w:rsid w:val="006345DB"/>
    <w:rsid w:val="006352B0"/>
    <w:rsid w:val="00637759"/>
    <w:rsid w:val="00637D91"/>
    <w:rsid w:val="00640C42"/>
    <w:rsid w:val="00641ABF"/>
    <w:rsid w:val="00642292"/>
    <w:rsid w:val="00645BD4"/>
    <w:rsid w:val="00645F74"/>
    <w:rsid w:val="00647247"/>
    <w:rsid w:val="00647999"/>
    <w:rsid w:val="00650416"/>
    <w:rsid w:val="00651D17"/>
    <w:rsid w:val="006538E8"/>
    <w:rsid w:val="006549DA"/>
    <w:rsid w:val="00656890"/>
    <w:rsid w:val="00656A0B"/>
    <w:rsid w:val="00657D30"/>
    <w:rsid w:val="00663A22"/>
    <w:rsid w:val="00663A79"/>
    <w:rsid w:val="0066444B"/>
    <w:rsid w:val="006740C2"/>
    <w:rsid w:val="006772CA"/>
    <w:rsid w:val="00677784"/>
    <w:rsid w:val="00680185"/>
    <w:rsid w:val="00681D1A"/>
    <w:rsid w:val="00686582"/>
    <w:rsid w:val="00686BCB"/>
    <w:rsid w:val="00687205"/>
    <w:rsid w:val="00690917"/>
    <w:rsid w:val="006918C9"/>
    <w:rsid w:val="00692C66"/>
    <w:rsid w:val="0069595A"/>
    <w:rsid w:val="0069728B"/>
    <w:rsid w:val="006A0138"/>
    <w:rsid w:val="006A1AA4"/>
    <w:rsid w:val="006A20A4"/>
    <w:rsid w:val="006A4B55"/>
    <w:rsid w:val="006A4C13"/>
    <w:rsid w:val="006A55B4"/>
    <w:rsid w:val="006A7A60"/>
    <w:rsid w:val="006B03CD"/>
    <w:rsid w:val="006B0850"/>
    <w:rsid w:val="006B3594"/>
    <w:rsid w:val="006B3940"/>
    <w:rsid w:val="006B5D4A"/>
    <w:rsid w:val="006B5DE6"/>
    <w:rsid w:val="006B6172"/>
    <w:rsid w:val="006B6F35"/>
    <w:rsid w:val="006C023A"/>
    <w:rsid w:val="006C0E35"/>
    <w:rsid w:val="006C209C"/>
    <w:rsid w:val="006C485B"/>
    <w:rsid w:val="006C7B35"/>
    <w:rsid w:val="006D076A"/>
    <w:rsid w:val="006D7825"/>
    <w:rsid w:val="006D79CE"/>
    <w:rsid w:val="006E1BF1"/>
    <w:rsid w:val="006E283F"/>
    <w:rsid w:val="006E438D"/>
    <w:rsid w:val="006E473E"/>
    <w:rsid w:val="006E57B3"/>
    <w:rsid w:val="006E6846"/>
    <w:rsid w:val="006E7253"/>
    <w:rsid w:val="006F09FA"/>
    <w:rsid w:val="006F0B62"/>
    <w:rsid w:val="006F1C3D"/>
    <w:rsid w:val="006F1DF9"/>
    <w:rsid w:val="006F2E91"/>
    <w:rsid w:val="006F4F73"/>
    <w:rsid w:val="006F533D"/>
    <w:rsid w:val="006F6196"/>
    <w:rsid w:val="00703B6C"/>
    <w:rsid w:val="00707DE5"/>
    <w:rsid w:val="0071222A"/>
    <w:rsid w:val="00713EBF"/>
    <w:rsid w:val="007167E8"/>
    <w:rsid w:val="00717DDC"/>
    <w:rsid w:val="0072106C"/>
    <w:rsid w:val="007216AD"/>
    <w:rsid w:val="00721D69"/>
    <w:rsid w:val="00722018"/>
    <w:rsid w:val="00722F03"/>
    <w:rsid w:val="00722FD9"/>
    <w:rsid w:val="00726B5F"/>
    <w:rsid w:val="00727BA7"/>
    <w:rsid w:val="00730098"/>
    <w:rsid w:val="00731A39"/>
    <w:rsid w:val="00731A75"/>
    <w:rsid w:val="00734E3F"/>
    <w:rsid w:val="00735110"/>
    <w:rsid w:val="00735DB6"/>
    <w:rsid w:val="00736148"/>
    <w:rsid w:val="007401A6"/>
    <w:rsid w:val="00741518"/>
    <w:rsid w:val="00741598"/>
    <w:rsid w:val="0074224B"/>
    <w:rsid w:val="00746592"/>
    <w:rsid w:val="00746FD5"/>
    <w:rsid w:val="00751180"/>
    <w:rsid w:val="0075258D"/>
    <w:rsid w:val="007530B0"/>
    <w:rsid w:val="00755A28"/>
    <w:rsid w:val="007563EB"/>
    <w:rsid w:val="00756F69"/>
    <w:rsid w:val="00757C2B"/>
    <w:rsid w:val="00760A7C"/>
    <w:rsid w:val="00761594"/>
    <w:rsid w:val="00761CF9"/>
    <w:rsid w:val="00762844"/>
    <w:rsid w:val="00762E1B"/>
    <w:rsid w:val="0076329E"/>
    <w:rsid w:val="00763532"/>
    <w:rsid w:val="00764846"/>
    <w:rsid w:val="00765A46"/>
    <w:rsid w:val="00766F22"/>
    <w:rsid w:val="0077202A"/>
    <w:rsid w:val="007758E2"/>
    <w:rsid w:val="00776784"/>
    <w:rsid w:val="00776B0B"/>
    <w:rsid w:val="00781B2F"/>
    <w:rsid w:val="007824FA"/>
    <w:rsid w:val="0078444D"/>
    <w:rsid w:val="00784868"/>
    <w:rsid w:val="007902C6"/>
    <w:rsid w:val="00790DBB"/>
    <w:rsid w:val="00795466"/>
    <w:rsid w:val="0079606F"/>
    <w:rsid w:val="007970EE"/>
    <w:rsid w:val="007A0F15"/>
    <w:rsid w:val="007A43A7"/>
    <w:rsid w:val="007A521B"/>
    <w:rsid w:val="007A624E"/>
    <w:rsid w:val="007A7341"/>
    <w:rsid w:val="007A79A5"/>
    <w:rsid w:val="007B014F"/>
    <w:rsid w:val="007B32C7"/>
    <w:rsid w:val="007B5326"/>
    <w:rsid w:val="007B6ECC"/>
    <w:rsid w:val="007C1CF7"/>
    <w:rsid w:val="007C2471"/>
    <w:rsid w:val="007C2BA6"/>
    <w:rsid w:val="007C7042"/>
    <w:rsid w:val="007C76AE"/>
    <w:rsid w:val="007D0272"/>
    <w:rsid w:val="007D0E0F"/>
    <w:rsid w:val="007D0E99"/>
    <w:rsid w:val="007D19FE"/>
    <w:rsid w:val="007D24CA"/>
    <w:rsid w:val="007D7877"/>
    <w:rsid w:val="007D7A38"/>
    <w:rsid w:val="007E19E4"/>
    <w:rsid w:val="007E3880"/>
    <w:rsid w:val="007E44F7"/>
    <w:rsid w:val="007E4F17"/>
    <w:rsid w:val="007E55FA"/>
    <w:rsid w:val="007F5AFD"/>
    <w:rsid w:val="007F6E69"/>
    <w:rsid w:val="007F7510"/>
    <w:rsid w:val="0080088D"/>
    <w:rsid w:val="00800A64"/>
    <w:rsid w:val="00801BE8"/>
    <w:rsid w:val="00802228"/>
    <w:rsid w:val="00802A18"/>
    <w:rsid w:val="00802C6E"/>
    <w:rsid w:val="00802ED1"/>
    <w:rsid w:val="008070B0"/>
    <w:rsid w:val="00810005"/>
    <w:rsid w:val="008113EA"/>
    <w:rsid w:val="00812CDD"/>
    <w:rsid w:val="00813058"/>
    <w:rsid w:val="008140ED"/>
    <w:rsid w:val="0081526D"/>
    <w:rsid w:val="00815E0F"/>
    <w:rsid w:val="00816286"/>
    <w:rsid w:val="008167B2"/>
    <w:rsid w:val="00816D8C"/>
    <w:rsid w:val="00821740"/>
    <w:rsid w:val="00821AE4"/>
    <w:rsid w:val="00824F78"/>
    <w:rsid w:val="008252D9"/>
    <w:rsid w:val="00825A8F"/>
    <w:rsid w:val="00827494"/>
    <w:rsid w:val="008275CB"/>
    <w:rsid w:val="00833408"/>
    <w:rsid w:val="00834C1C"/>
    <w:rsid w:val="00835DCD"/>
    <w:rsid w:val="00836305"/>
    <w:rsid w:val="00836B4A"/>
    <w:rsid w:val="008400C1"/>
    <w:rsid w:val="00841288"/>
    <w:rsid w:val="008424A1"/>
    <w:rsid w:val="00843C7C"/>
    <w:rsid w:val="00844636"/>
    <w:rsid w:val="00845CFE"/>
    <w:rsid w:val="00846D80"/>
    <w:rsid w:val="00847593"/>
    <w:rsid w:val="00847D40"/>
    <w:rsid w:val="008506AA"/>
    <w:rsid w:val="00851207"/>
    <w:rsid w:val="0085226B"/>
    <w:rsid w:val="008529E0"/>
    <w:rsid w:val="00855CB6"/>
    <w:rsid w:val="00855EF8"/>
    <w:rsid w:val="008569F5"/>
    <w:rsid w:val="00856DD9"/>
    <w:rsid w:val="008607EF"/>
    <w:rsid w:val="008608A5"/>
    <w:rsid w:val="00862BEB"/>
    <w:rsid w:val="00863AE1"/>
    <w:rsid w:val="00870A26"/>
    <w:rsid w:val="00873264"/>
    <w:rsid w:val="0087423F"/>
    <w:rsid w:val="00876B2D"/>
    <w:rsid w:val="00877151"/>
    <w:rsid w:val="008810F1"/>
    <w:rsid w:val="008836AB"/>
    <w:rsid w:val="00884C7F"/>
    <w:rsid w:val="008860A8"/>
    <w:rsid w:val="008876B0"/>
    <w:rsid w:val="008877C8"/>
    <w:rsid w:val="00887D0A"/>
    <w:rsid w:val="00895ACB"/>
    <w:rsid w:val="00896C9A"/>
    <w:rsid w:val="00896FCA"/>
    <w:rsid w:val="008A0ED4"/>
    <w:rsid w:val="008A1110"/>
    <w:rsid w:val="008A5320"/>
    <w:rsid w:val="008A6A5E"/>
    <w:rsid w:val="008A7F27"/>
    <w:rsid w:val="008B0411"/>
    <w:rsid w:val="008B20E3"/>
    <w:rsid w:val="008B3012"/>
    <w:rsid w:val="008B47E5"/>
    <w:rsid w:val="008B59A7"/>
    <w:rsid w:val="008B7567"/>
    <w:rsid w:val="008C22FB"/>
    <w:rsid w:val="008C278E"/>
    <w:rsid w:val="008C3B87"/>
    <w:rsid w:val="008C3D27"/>
    <w:rsid w:val="008C6437"/>
    <w:rsid w:val="008C6F6C"/>
    <w:rsid w:val="008C7543"/>
    <w:rsid w:val="008D271F"/>
    <w:rsid w:val="008D49EA"/>
    <w:rsid w:val="008D4A17"/>
    <w:rsid w:val="008D5DEC"/>
    <w:rsid w:val="008D7430"/>
    <w:rsid w:val="008D79C8"/>
    <w:rsid w:val="008D7DCD"/>
    <w:rsid w:val="008E15DE"/>
    <w:rsid w:val="008E2359"/>
    <w:rsid w:val="008E3D16"/>
    <w:rsid w:val="008E5A26"/>
    <w:rsid w:val="008E6C75"/>
    <w:rsid w:val="008E6E8C"/>
    <w:rsid w:val="008E7CCB"/>
    <w:rsid w:val="008F2B60"/>
    <w:rsid w:val="008F2D28"/>
    <w:rsid w:val="008F343B"/>
    <w:rsid w:val="008F3724"/>
    <w:rsid w:val="008F5268"/>
    <w:rsid w:val="008F5351"/>
    <w:rsid w:val="008F56A7"/>
    <w:rsid w:val="008F7448"/>
    <w:rsid w:val="008F74F7"/>
    <w:rsid w:val="008F7643"/>
    <w:rsid w:val="008F7C16"/>
    <w:rsid w:val="00905436"/>
    <w:rsid w:val="009059F5"/>
    <w:rsid w:val="009062A0"/>
    <w:rsid w:val="0090716C"/>
    <w:rsid w:val="00911858"/>
    <w:rsid w:val="009119FF"/>
    <w:rsid w:val="009129AC"/>
    <w:rsid w:val="00913AEA"/>
    <w:rsid w:val="0091412F"/>
    <w:rsid w:val="00914B35"/>
    <w:rsid w:val="00915557"/>
    <w:rsid w:val="00915E61"/>
    <w:rsid w:val="00917583"/>
    <w:rsid w:val="0091763C"/>
    <w:rsid w:val="009233F4"/>
    <w:rsid w:val="00924768"/>
    <w:rsid w:val="009248D2"/>
    <w:rsid w:val="00927BBE"/>
    <w:rsid w:val="00931AC1"/>
    <w:rsid w:val="009362AB"/>
    <w:rsid w:val="00936746"/>
    <w:rsid w:val="00936927"/>
    <w:rsid w:val="00937C2E"/>
    <w:rsid w:val="009426E5"/>
    <w:rsid w:val="009431F1"/>
    <w:rsid w:val="00944AC5"/>
    <w:rsid w:val="00945497"/>
    <w:rsid w:val="00945E7D"/>
    <w:rsid w:val="00947BC4"/>
    <w:rsid w:val="00947EA6"/>
    <w:rsid w:val="00950D9D"/>
    <w:rsid w:val="00950EB2"/>
    <w:rsid w:val="00950F7F"/>
    <w:rsid w:val="009525FA"/>
    <w:rsid w:val="00952F3C"/>
    <w:rsid w:val="0095387D"/>
    <w:rsid w:val="009545CF"/>
    <w:rsid w:val="00954627"/>
    <w:rsid w:val="00955F48"/>
    <w:rsid w:val="0095603E"/>
    <w:rsid w:val="00956567"/>
    <w:rsid w:val="00956CE3"/>
    <w:rsid w:val="00956D54"/>
    <w:rsid w:val="00957E4D"/>
    <w:rsid w:val="00960895"/>
    <w:rsid w:val="009626A2"/>
    <w:rsid w:val="00964E4A"/>
    <w:rsid w:val="009657B6"/>
    <w:rsid w:val="009669F9"/>
    <w:rsid w:val="00971C72"/>
    <w:rsid w:val="009733D6"/>
    <w:rsid w:val="00974CF9"/>
    <w:rsid w:val="00975574"/>
    <w:rsid w:val="0097628A"/>
    <w:rsid w:val="009772B7"/>
    <w:rsid w:val="00981A4F"/>
    <w:rsid w:val="00981B67"/>
    <w:rsid w:val="009833BB"/>
    <w:rsid w:val="00983A8D"/>
    <w:rsid w:val="009843F2"/>
    <w:rsid w:val="00985516"/>
    <w:rsid w:val="009867C1"/>
    <w:rsid w:val="00987877"/>
    <w:rsid w:val="0099102A"/>
    <w:rsid w:val="00995498"/>
    <w:rsid w:val="009973DD"/>
    <w:rsid w:val="009A1967"/>
    <w:rsid w:val="009A2F43"/>
    <w:rsid w:val="009A3698"/>
    <w:rsid w:val="009A4029"/>
    <w:rsid w:val="009A4098"/>
    <w:rsid w:val="009A57A0"/>
    <w:rsid w:val="009A7B2E"/>
    <w:rsid w:val="009B0079"/>
    <w:rsid w:val="009B05BB"/>
    <w:rsid w:val="009B0FE1"/>
    <w:rsid w:val="009B2195"/>
    <w:rsid w:val="009B4FF3"/>
    <w:rsid w:val="009B705B"/>
    <w:rsid w:val="009B78D1"/>
    <w:rsid w:val="009C0465"/>
    <w:rsid w:val="009C0C48"/>
    <w:rsid w:val="009C3016"/>
    <w:rsid w:val="009C330C"/>
    <w:rsid w:val="009C3D63"/>
    <w:rsid w:val="009C628D"/>
    <w:rsid w:val="009D0D65"/>
    <w:rsid w:val="009D0DB2"/>
    <w:rsid w:val="009D0E81"/>
    <w:rsid w:val="009D3233"/>
    <w:rsid w:val="009D3F8D"/>
    <w:rsid w:val="009D44A0"/>
    <w:rsid w:val="009D61EB"/>
    <w:rsid w:val="009D6DCA"/>
    <w:rsid w:val="009D7E9E"/>
    <w:rsid w:val="009D7F7B"/>
    <w:rsid w:val="009E136E"/>
    <w:rsid w:val="009E2DB0"/>
    <w:rsid w:val="009E3351"/>
    <w:rsid w:val="009E55AC"/>
    <w:rsid w:val="009E68C8"/>
    <w:rsid w:val="009F15E0"/>
    <w:rsid w:val="009F3F8B"/>
    <w:rsid w:val="009F51D0"/>
    <w:rsid w:val="009F5AB9"/>
    <w:rsid w:val="009F7807"/>
    <w:rsid w:val="009F7BEA"/>
    <w:rsid w:val="00A00081"/>
    <w:rsid w:val="00A008B1"/>
    <w:rsid w:val="00A03920"/>
    <w:rsid w:val="00A044A4"/>
    <w:rsid w:val="00A06030"/>
    <w:rsid w:val="00A07F7F"/>
    <w:rsid w:val="00A105BC"/>
    <w:rsid w:val="00A11EF8"/>
    <w:rsid w:val="00A13D37"/>
    <w:rsid w:val="00A15945"/>
    <w:rsid w:val="00A16A94"/>
    <w:rsid w:val="00A22FE3"/>
    <w:rsid w:val="00A2379B"/>
    <w:rsid w:val="00A278FB"/>
    <w:rsid w:val="00A27E04"/>
    <w:rsid w:val="00A33151"/>
    <w:rsid w:val="00A34B3C"/>
    <w:rsid w:val="00A36637"/>
    <w:rsid w:val="00A366FD"/>
    <w:rsid w:val="00A36CE1"/>
    <w:rsid w:val="00A404DD"/>
    <w:rsid w:val="00A45903"/>
    <w:rsid w:val="00A5508C"/>
    <w:rsid w:val="00A55606"/>
    <w:rsid w:val="00A569D2"/>
    <w:rsid w:val="00A575B1"/>
    <w:rsid w:val="00A5796F"/>
    <w:rsid w:val="00A63430"/>
    <w:rsid w:val="00A64723"/>
    <w:rsid w:val="00A64E18"/>
    <w:rsid w:val="00A67048"/>
    <w:rsid w:val="00A702C5"/>
    <w:rsid w:val="00A710E0"/>
    <w:rsid w:val="00A71DC0"/>
    <w:rsid w:val="00A71F43"/>
    <w:rsid w:val="00A720A0"/>
    <w:rsid w:val="00A73480"/>
    <w:rsid w:val="00A735CF"/>
    <w:rsid w:val="00A7420C"/>
    <w:rsid w:val="00A7742D"/>
    <w:rsid w:val="00A7784B"/>
    <w:rsid w:val="00A84CC2"/>
    <w:rsid w:val="00A85B00"/>
    <w:rsid w:val="00A866F2"/>
    <w:rsid w:val="00A86719"/>
    <w:rsid w:val="00A8751F"/>
    <w:rsid w:val="00A87FBE"/>
    <w:rsid w:val="00A9018A"/>
    <w:rsid w:val="00A91096"/>
    <w:rsid w:val="00A923D2"/>
    <w:rsid w:val="00A9608A"/>
    <w:rsid w:val="00A96DF5"/>
    <w:rsid w:val="00AA0420"/>
    <w:rsid w:val="00AA21AF"/>
    <w:rsid w:val="00AA2AE2"/>
    <w:rsid w:val="00AA2CEB"/>
    <w:rsid w:val="00AA3535"/>
    <w:rsid w:val="00AB0E5A"/>
    <w:rsid w:val="00AB17D4"/>
    <w:rsid w:val="00AB3BA3"/>
    <w:rsid w:val="00AB59F3"/>
    <w:rsid w:val="00AB629C"/>
    <w:rsid w:val="00AB65E5"/>
    <w:rsid w:val="00AB7E6F"/>
    <w:rsid w:val="00AC09C1"/>
    <w:rsid w:val="00AC0E98"/>
    <w:rsid w:val="00AC1ADE"/>
    <w:rsid w:val="00AC473E"/>
    <w:rsid w:val="00AD00F0"/>
    <w:rsid w:val="00AD0AF4"/>
    <w:rsid w:val="00AD4754"/>
    <w:rsid w:val="00AD4BBA"/>
    <w:rsid w:val="00AD6A8B"/>
    <w:rsid w:val="00AE00E7"/>
    <w:rsid w:val="00AE3357"/>
    <w:rsid w:val="00AE3A37"/>
    <w:rsid w:val="00AE3C82"/>
    <w:rsid w:val="00AE5929"/>
    <w:rsid w:val="00AE5ACF"/>
    <w:rsid w:val="00AE5E1C"/>
    <w:rsid w:val="00AE742E"/>
    <w:rsid w:val="00AF1989"/>
    <w:rsid w:val="00AF4095"/>
    <w:rsid w:val="00AF4FA3"/>
    <w:rsid w:val="00B00C2A"/>
    <w:rsid w:val="00B0335A"/>
    <w:rsid w:val="00B05452"/>
    <w:rsid w:val="00B05E64"/>
    <w:rsid w:val="00B06742"/>
    <w:rsid w:val="00B0790F"/>
    <w:rsid w:val="00B07E1C"/>
    <w:rsid w:val="00B11C94"/>
    <w:rsid w:val="00B12298"/>
    <w:rsid w:val="00B14F79"/>
    <w:rsid w:val="00B1585B"/>
    <w:rsid w:val="00B16D0D"/>
    <w:rsid w:val="00B17504"/>
    <w:rsid w:val="00B17520"/>
    <w:rsid w:val="00B20330"/>
    <w:rsid w:val="00B24A3D"/>
    <w:rsid w:val="00B27407"/>
    <w:rsid w:val="00B2793C"/>
    <w:rsid w:val="00B302B7"/>
    <w:rsid w:val="00B337C5"/>
    <w:rsid w:val="00B350D8"/>
    <w:rsid w:val="00B357FC"/>
    <w:rsid w:val="00B360AF"/>
    <w:rsid w:val="00B37746"/>
    <w:rsid w:val="00B37F2A"/>
    <w:rsid w:val="00B400F8"/>
    <w:rsid w:val="00B432D3"/>
    <w:rsid w:val="00B43D42"/>
    <w:rsid w:val="00B4559F"/>
    <w:rsid w:val="00B45EF2"/>
    <w:rsid w:val="00B472E8"/>
    <w:rsid w:val="00B47928"/>
    <w:rsid w:val="00B50587"/>
    <w:rsid w:val="00B561C8"/>
    <w:rsid w:val="00B567BD"/>
    <w:rsid w:val="00B5759A"/>
    <w:rsid w:val="00B57C13"/>
    <w:rsid w:val="00B57C39"/>
    <w:rsid w:val="00B622EA"/>
    <w:rsid w:val="00B62AC0"/>
    <w:rsid w:val="00B65342"/>
    <w:rsid w:val="00B675E8"/>
    <w:rsid w:val="00B67F2D"/>
    <w:rsid w:val="00B71269"/>
    <w:rsid w:val="00B729F4"/>
    <w:rsid w:val="00B72A4F"/>
    <w:rsid w:val="00B758F7"/>
    <w:rsid w:val="00B76716"/>
    <w:rsid w:val="00B77B78"/>
    <w:rsid w:val="00B81141"/>
    <w:rsid w:val="00B8285B"/>
    <w:rsid w:val="00B87919"/>
    <w:rsid w:val="00B91783"/>
    <w:rsid w:val="00B930B6"/>
    <w:rsid w:val="00B944DB"/>
    <w:rsid w:val="00B94866"/>
    <w:rsid w:val="00B9551F"/>
    <w:rsid w:val="00B95679"/>
    <w:rsid w:val="00B956A6"/>
    <w:rsid w:val="00B96755"/>
    <w:rsid w:val="00B9739E"/>
    <w:rsid w:val="00BA046C"/>
    <w:rsid w:val="00BA04A7"/>
    <w:rsid w:val="00BA1062"/>
    <w:rsid w:val="00BA197A"/>
    <w:rsid w:val="00BA1A4C"/>
    <w:rsid w:val="00BA5BA4"/>
    <w:rsid w:val="00BA6E4F"/>
    <w:rsid w:val="00BB237C"/>
    <w:rsid w:val="00BB313A"/>
    <w:rsid w:val="00BB47DC"/>
    <w:rsid w:val="00BB4819"/>
    <w:rsid w:val="00BB5592"/>
    <w:rsid w:val="00BB61AA"/>
    <w:rsid w:val="00BB6957"/>
    <w:rsid w:val="00BB721F"/>
    <w:rsid w:val="00BC08F6"/>
    <w:rsid w:val="00BC47E4"/>
    <w:rsid w:val="00BC4A82"/>
    <w:rsid w:val="00BC4C0C"/>
    <w:rsid w:val="00BC57CA"/>
    <w:rsid w:val="00BC622F"/>
    <w:rsid w:val="00BD09A2"/>
    <w:rsid w:val="00BD0AE9"/>
    <w:rsid w:val="00BD1D19"/>
    <w:rsid w:val="00BD5214"/>
    <w:rsid w:val="00BD61A7"/>
    <w:rsid w:val="00BD6984"/>
    <w:rsid w:val="00BE07B0"/>
    <w:rsid w:val="00BE24F8"/>
    <w:rsid w:val="00BE3B2B"/>
    <w:rsid w:val="00BE42C8"/>
    <w:rsid w:val="00BE445D"/>
    <w:rsid w:val="00BE6585"/>
    <w:rsid w:val="00BE7202"/>
    <w:rsid w:val="00BE79AC"/>
    <w:rsid w:val="00BF01D3"/>
    <w:rsid w:val="00BF0951"/>
    <w:rsid w:val="00BF12D2"/>
    <w:rsid w:val="00BF1C93"/>
    <w:rsid w:val="00BF2B45"/>
    <w:rsid w:val="00BF48B8"/>
    <w:rsid w:val="00BF49F5"/>
    <w:rsid w:val="00BF53B5"/>
    <w:rsid w:val="00BF6844"/>
    <w:rsid w:val="00BF7296"/>
    <w:rsid w:val="00C00998"/>
    <w:rsid w:val="00C01C8E"/>
    <w:rsid w:val="00C03424"/>
    <w:rsid w:val="00C0588C"/>
    <w:rsid w:val="00C07778"/>
    <w:rsid w:val="00C07E27"/>
    <w:rsid w:val="00C129B2"/>
    <w:rsid w:val="00C130F9"/>
    <w:rsid w:val="00C15B21"/>
    <w:rsid w:val="00C20579"/>
    <w:rsid w:val="00C209CB"/>
    <w:rsid w:val="00C20FC9"/>
    <w:rsid w:val="00C21F0F"/>
    <w:rsid w:val="00C226FB"/>
    <w:rsid w:val="00C24EB2"/>
    <w:rsid w:val="00C27046"/>
    <w:rsid w:val="00C27D3B"/>
    <w:rsid w:val="00C30410"/>
    <w:rsid w:val="00C3185E"/>
    <w:rsid w:val="00C32E82"/>
    <w:rsid w:val="00C345BF"/>
    <w:rsid w:val="00C34CE9"/>
    <w:rsid w:val="00C34D84"/>
    <w:rsid w:val="00C4013B"/>
    <w:rsid w:val="00C41495"/>
    <w:rsid w:val="00C4188D"/>
    <w:rsid w:val="00C42430"/>
    <w:rsid w:val="00C42CEB"/>
    <w:rsid w:val="00C43A89"/>
    <w:rsid w:val="00C43AC1"/>
    <w:rsid w:val="00C45706"/>
    <w:rsid w:val="00C47E3B"/>
    <w:rsid w:val="00C50375"/>
    <w:rsid w:val="00C504B8"/>
    <w:rsid w:val="00C50E61"/>
    <w:rsid w:val="00C51FD8"/>
    <w:rsid w:val="00C52276"/>
    <w:rsid w:val="00C52315"/>
    <w:rsid w:val="00C52B55"/>
    <w:rsid w:val="00C52E85"/>
    <w:rsid w:val="00C54494"/>
    <w:rsid w:val="00C54B35"/>
    <w:rsid w:val="00C56048"/>
    <w:rsid w:val="00C56E6F"/>
    <w:rsid w:val="00C61AF7"/>
    <w:rsid w:val="00C6202D"/>
    <w:rsid w:val="00C6226D"/>
    <w:rsid w:val="00C64CC7"/>
    <w:rsid w:val="00C67676"/>
    <w:rsid w:val="00C700E5"/>
    <w:rsid w:val="00C71559"/>
    <w:rsid w:val="00C7249B"/>
    <w:rsid w:val="00C7266F"/>
    <w:rsid w:val="00C733A6"/>
    <w:rsid w:val="00C76DE5"/>
    <w:rsid w:val="00C80D5D"/>
    <w:rsid w:val="00C81F8F"/>
    <w:rsid w:val="00C829E5"/>
    <w:rsid w:val="00C83D67"/>
    <w:rsid w:val="00C850DA"/>
    <w:rsid w:val="00C87DA7"/>
    <w:rsid w:val="00C90B33"/>
    <w:rsid w:val="00C90F76"/>
    <w:rsid w:val="00C9117D"/>
    <w:rsid w:val="00C92E72"/>
    <w:rsid w:val="00C93DE3"/>
    <w:rsid w:val="00C94C5A"/>
    <w:rsid w:val="00C95663"/>
    <w:rsid w:val="00C95E2D"/>
    <w:rsid w:val="00C974FE"/>
    <w:rsid w:val="00CA1D34"/>
    <w:rsid w:val="00CA20A4"/>
    <w:rsid w:val="00CA3B11"/>
    <w:rsid w:val="00CA49F6"/>
    <w:rsid w:val="00CA4B84"/>
    <w:rsid w:val="00CA6E76"/>
    <w:rsid w:val="00CA77CF"/>
    <w:rsid w:val="00CA7B89"/>
    <w:rsid w:val="00CB038A"/>
    <w:rsid w:val="00CB13AD"/>
    <w:rsid w:val="00CB251B"/>
    <w:rsid w:val="00CB2865"/>
    <w:rsid w:val="00CB7DEF"/>
    <w:rsid w:val="00CC21DA"/>
    <w:rsid w:val="00CC3124"/>
    <w:rsid w:val="00CC49BA"/>
    <w:rsid w:val="00CC5347"/>
    <w:rsid w:val="00CC6E53"/>
    <w:rsid w:val="00CD29CD"/>
    <w:rsid w:val="00CD333B"/>
    <w:rsid w:val="00CD414B"/>
    <w:rsid w:val="00CD47BA"/>
    <w:rsid w:val="00CD4C0D"/>
    <w:rsid w:val="00CE2237"/>
    <w:rsid w:val="00CE2754"/>
    <w:rsid w:val="00CE2F5E"/>
    <w:rsid w:val="00CE3A47"/>
    <w:rsid w:val="00CE6F22"/>
    <w:rsid w:val="00CE77B6"/>
    <w:rsid w:val="00CE7CE6"/>
    <w:rsid w:val="00CF3EAB"/>
    <w:rsid w:val="00CF5978"/>
    <w:rsid w:val="00CF6760"/>
    <w:rsid w:val="00CF74AE"/>
    <w:rsid w:val="00D037B2"/>
    <w:rsid w:val="00D04644"/>
    <w:rsid w:val="00D174FE"/>
    <w:rsid w:val="00D17630"/>
    <w:rsid w:val="00D178D0"/>
    <w:rsid w:val="00D217C1"/>
    <w:rsid w:val="00D2704C"/>
    <w:rsid w:val="00D27312"/>
    <w:rsid w:val="00D30C45"/>
    <w:rsid w:val="00D31EFF"/>
    <w:rsid w:val="00D35A28"/>
    <w:rsid w:val="00D35F60"/>
    <w:rsid w:val="00D3756C"/>
    <w:rsid w:val="00D411CF"/>
    <w:rsid w:val="00D444A4"/>
    <w:rsid w:val="00D44872"/>
    <w:rsid w:val="00D46E03"/>
    <w:rsid w:val="00D47CA4"/>
    <w:rsid w:val="00D507CF"/>
    <w:rsid w:val="00D50DA1"/>
    <w:rsid w:val="00D51076"/>
    <w:rsid w:val="00D52184"/>
    <w:rsid w:val="00D52275"/>
    <w:rsid w:val="00D52A57"/>
    <w:rsid w:val="00D5492C"/>
    <w:rsid w:val="00D55E12"/>
    <w:rsid w:val="00D5692D"/>
    <w:rsid w:val="00D577C0"/>
    <w:rsid w:val="00D61823"/>
    <w:rsid w:val="00D61D57"/>
    <w:rsid w:val="00D62833"/>
    <w:rsid w:val="00D62856"/>
    <w:rsid w:val="00D631F2"/>
    <w:rsid w:val="00D634E6"/>
    <w:rsid w:val="00D63A9F"/>
    <w:rsid w:val="00D66DA8"/>
    <w:rsid w:val="00D73456"/>
    <w:rsid w:val="00D74253"/>
    <w:rsid w:val="00D74DE0"/>
    <w:rsid w:val="00D74E69"/>
    <w:rsid w:val="00D7599D"/>
    <w:rsid w:val="00D75AC9"/>
    <w:rsid w:val="00D76970"/>
    <w:rsid w:val="00D82B3B"/>
    <w:rsid w:val="00D82D51"/>
    <w:rsid w:val="00D85AAC"/>
    <w:rsid w:val="00D87415"/>
    <w:rsid w:val="00D87798"/>
    <w:rsid w:val="00D92A22"/>
    <w:rsid w:val="00D93232"/>
    <w:rsid w:val="00D93DE6"/>
    <w:rsid w:val="00D9565E"/>
    <w:rsid w:val="00D958E0"/>
    <w:rsid w:val="00D9611E"/>
    <w:rsid w:val="00D96434"/>
    <w:rsid w:val="00DA0CF3"/>
    <w:rsid w:val="00DA108D"/>
    <w:rsid w:val="00DA19C8"/>
    <w:rsid w:val="00DA37C8"/>
    <w:rsid w:val="00DA692D"/>
    <w:rsid w:val="00DA732B"/>
    <w:rsid w:val="00DB0AD1"/>
    <w:rsid w:val="00DB134C"/>
    <w:rsid w:val="00DB34E0"/>
    <w:rsid w:val="00DB4CB2"/>
    <w:rsid w:val="00DB501E"/>
    <w:rsid w:val="00DB6FAE"/>
    <w:rsid w:val="00DB7BCF"/>
    <w:rsid w:val="00DC00D8"/>
    <w:rsid w:val="00DC0BF5"/>
    <w:rsid w:val="00DC1B25"/>
    <w:rsid w:val="00DC1F08"/>
    <w:rsid w:val="00DC5D23"/>
    <w:rsid w:val="00DC5D2D"/>
    <w:rsid w:val="00DC657D"/>
    <w:rsid w:val="00DC69E9"/>
    <w:rsid w:val="00DD0341"/>
    <w:rsid w:val="00DD0D2A"/>
    <w:rsid w:val="00DD4AED"/>
    <w:rsid w:val="00DD51BC"/>
    <w:rsid w:val="00DD6266"/>
    <w:rsid w:val="00DD75C4"/>
    <w:rsid w:val="00DE0270"/>
    <w:rsid w:val="00DE0A0B"/>
    <w:rsid w:val="00DE2DF6"/>
    <w:rsid w:val="00DE586D"/>
    <w:rsid w:val="00DE7E2F"/>
    <w:rsid w:val="00DF0E25"/>
    <w:rsid w:val="00DF2145"/>
    <w:rsid w:val="00DF3673"/>
    <w:rsid w:val="00DF3D59"/>
    <w:rsid w:val="00DF3F18"/>
    <w:rsid w:val="00DF3F92"/>
    <w:rsid w:val="00DF4725"/>
    <w:rsid w:val="00DF4876"/>
    <w:rsid w:val="00DF671B"/>
    <w:rsid w:val="00E01E74"/>
    <w:rsid w:val="00E02A53"/>
    <w:rsid w:val="00E0504D"/>
    <w:rsid w:val="00E06E26"/>
    <w:rsid w:val="00E078FF"/>
    <w:rsid w:val="00E115A2"/>
    <w:rsid w:val="00E15820"/>
    <w:rsid w:val="00E16F64"/>
    <w:rsid w:val="00E17795"/>
    <w:rsid w:val="00E17C68"/>
    <w:rsid w:val="00E17D2C"/>
    <w:rsid w:val="00E21C89"/>
    <w:rsid w:val="00E21FBF"/>
    <w:rsid w:val="00E26AD3"/>
    <w:rsid w:val="00E26C95"/>
    <w:rsid w:val="00E30F5B"/>
    <w:rsid w:val="00E324D5"/>
    <w:rsid w:val="00E327A5"/>
    <w:rsid w:val="00E33CBB"/>
    <w:rsid w:val="00E34B31"/>
    <w:rsid w:val="00E34DC7"/>
    <w:rsid w:val="00E35B02"/>
    <w:rsid w:val="00E3630F"/>
    <w:rsid w:val="00E3642D"/>
    <w:rsid w:val="00E36FC1"/>
    <w:rsid w:val="00E40ACA"/>
    <w:rsid w:val="00E43B76"/>
    <w:rsid w:val="00E446CD"/>
    <w:rsid w:val="00E51641"/>
    <w:rsid w:val="00E51C4E"/>
    <w:rsid w:val="00E523AB"/>
    <w:rsid w:val="00E529BB"/>
    <w:rsid w:val="00E53385"/>
    <w:rsid w:val="00E53C11"/>
    <w:rsid w:val="00E61059"/>
    <w:rsid w:val="00E62983"/>
    <w:rsid w:val="00E654F5"/>
    <w:rsid w:val="00E65E79"/>
    <w:rsid w:val="00E67051"/>
    <w:rsid w:val="00E71F25"/>
    <w:rsid w:val="00E73534"/>
    <w:rsid w:val="00E73F5F"/>
    <w:rsid w:val="00E7461B"/>
    <w:rsid w:val="00E747D9"/>
    <w:rsid w:val="00E76B18"/>
    <w:rsid w:val="00E77189"/>
    <w:rsid w:val="00E77FDF"/>
    <w:rsid w:val="00E804B1"/>
    <w:rsid w:val="00E81656"/>
    <w:rsid w:val="00E82891"/>
    <w:rsid w:val="00E83341"/>
    <w:rsid w:val="00E844EB"/>
    <w:rsid w:val="00E845E5"/>
    <w:rsid w:val="00E849FF"/>
    <w:rsid w:val="00E85845"/>
    <w:rsid w:val="00E91011"/>
    <w:rsid w:val="00E9274A"/>
    <w:rsid w:val="00E93446"/>
    <w:rsid w:val="00E946CF"/>
    <w:rsid w:val="00E951F5"/>
    <w:rsid w:val="00E95414"/>
    <w:rsid w:val="00EA0730"/>
    <w:rsid w:val="00EA3C70"/>
    <w:rsid w:val="00EA4AF2"/>
    <w:rsid w:val="00EA5490"/>
    <w:rsid w:val="00EA5B43"/>
    <w:rsid w:val="00EA7084"/>
    <w:rsid w:val="00EA738B"/>
    <w:rsid w:val="00EB2C4B"/>
    <w:rsid w:val="00EB3703"/>
    <w:rsid w:val="00EB465A"/>
    <w:rsid w:val="00EB5302"/>
    <w:rsid w:val="00EB635E"/>
    <w:rsid w:val="00EB66D6"/>
    <w:rsid w:val="00EB6A6A"/>
    <w:rsid w:val="00EB7732"/>
    <w:rsid w:val="00EC0F24"/>
    <w:rsid w:val="00EC0FFF"/>
    <w:rsid w:val="00EC1940"/>
    <w:rsid w:val="00EC1A6D"/>
    <w:rsid w:val="00EC251F"/>
    <w:rsid w:val="00EC2E7E"/>
    <w:rsid w:val="00EC3377"/>
    <w:rsid w:val="00EC5AD4"/>
    <w:rsid w:val="00EC5E16"/>
    <w:rsid w:val="00EC68B5"/>
    <w:rsid w:val="00EC6B88"/>
    <w:rsid w:val="00ED04A8"/>
    <w:rsid w:val="00ED31FF"/>
    <w:rsid w:val="00ED504D"/>
    <w:rsid w:val="00EE06CD"/>
    <w:rsid w:val="00EE0DA0"/>
    <w:rsid w:val="00EE1B61"/>
    <w:rsid w:val="00EE230E"/>
    <w:rsid w:val="00EE24C7"/>
    <w:rsid w:val="00EE611A"/>
    <w:rsid w:val="00EE6123"/>
    <w:rsid w:val="00EF05FA"/>
    <w:rsid w:val="00EF11FC"/>
    <w:rsid w:val="00EF1334"/>
    <w:rsid w:val="00EF1AAE"/>
    <w:rsid w:val="00EF3508"/>
    <w:rsid w:val="00EF3667"/>
    <w:rsid w:val="00EF48DC"/>
    <w:rsid w:val="00F001AA"/>
    <w:rsid w:val="00F0788D"/>
    <w:rsid w:val="00F1025D"/>
    <w:rsid w:val="00F105ED"/>
    <w:rsid w:val="00F10CBB"/>
    <w:rsid w:val="00F128B5"/>
    <w:rsid w:val="00F13A45"/>
    <w:rsid w:val="00F20002"/>
    <w:rsid w:val="00F2249E"/>
    <w:rsid w:val="00F235A6"/>
    <w:rsid w:val="00F23979"/>
    <w:rsid w:val="00F23E50"/>
    <w:rsid w:val="00F24652"/>
    <w:rsid w:val="00F2613D"/>
    <w:rsid w:val="00F30AB6"/>
    <w:rsid w:val="00F34431"/>
    <w:rsid w:val="00F3458E"/>
    <w:rsid w:val="00F36042"/>
    <w:rsid w:val="00F40575"/>
    <w:rsid w:val="00F4088F"/>
    <w:rsid w:val="00F40CE6"/>
    <w:rsid w:val="00F40DF5"/>
    <w:rsid w:val="00F418DF"/>
    <w:rsid w:val="00F4197E"/>
    <w:rsid w:val="00F423C5"/>
    <w:rsid w:val="00F435AF"/>
    <w:rsid w:val="00F435C3"/>
    <w:rsid w:val="00F4415F"/>
    <w:rsid w:val="00F44464"/>
    <w:rsid w:val="00F4713D"/>
    <w:rsid w:val="00F50577"/>
    <w:rsid w:val="00F50E2D"/>
    <w:rsid w:val="00F51F68"/>
    <w:rsid w:val="00F52B15"/>
    <w:rsid w:val="00F52E48"/>
    <w:rsid w:val="00F563AC"/>
    <w:rsid w:val="00F56D2C"/>
    <w:rsid w:val="00F57282"/>
    <w:rsid w:val="00F57641"/>
    <w:rsid w:val="00F6175E"/>
    <w:rsid w:val="00F61ED1"/>
    <w:rsid w:val="00F642A7"/>
    <w:rsid w:val="00F6541E"/>
    <w:rsid w:val="00F673FA"/>
    <w:rsid w:val="00F707FD"/>
    <w:rsid w:val="00F70838"/>
    <w:rsid w:val="00F708CE"/>
    <w:rsid w:val="00F7340C"/>
    <w:rsid w:val="00F74073"/>
    <w:rsid w:val="00F74439"/>
    <w:rsid w:val="00F76E1D"/>
    <w:rsid w:val="00F77110"/>
    <w:rsid w:val="00F81837"/>
    <w:rsid w:val="00F824F7"/>
    <w:rsid w:val="00F827F8"/>
    <w:rsid w:val="00F84A1B"/>
    <w:rsid w:val="00F90ACE"/>
    <w:rsid w:val="00F94DFA"/>
    <w:rsid w:val="00F962AB"/>
    <w:rsid w:val="00F97FDC"/>
    <w:rsid w:val="00FA00A1"/>
    <w:rsid w:val="00FA08F6"/>
    <w:rsid w:val="00FA4C3B"/>
    <w:rsid w:val="00FA5C69"/>
    <w:rsid w:val="00FA6BBB"/>
    <w:rsid w:val="00FA7070"/>
    <w:rsid w:val="00FA71F5"/>
    <w:rsid w:val="00FB12C7"/>
    <w:rsid w:val="00FB3038"/>
    <w:rsid w:val="00FB46FD"/>
    <w:rsid w:val="00FB484D"/>
    <w:rsid w:val="00FB5AA7"/>
    <w:rsid w:val="00FC0135"/>
    <w:rsid w:val="00FC0749"/>
    <w:rsid w:val="00FC48DA"/>
    <w:rsid w:val="00FD238D"/>
    <w:rsid w:val="00FD2F06"/>
    <w:rsid w:val="00FD3238"/>
    <w:rsid w:val="00FD38CE"/>
    <w:rsid w:val="00FD4879"/>
    <w:rsid w:val="00FD7E91"/>
    <w:rsid w:val="00FE04A5"/>
    <w:rsid w:val="00FE0F42"/>
    <w:rsid w:val="00FE2BB8"/>
    <w:rsid w:val="00FE4BB2"/>
    <w:rsid w:val="00FE5277"/>
    <w:rsid w:val="00FE581A"/>
    <w:rsid w:val="00FE6955"/>
    <w:rsid w:val="00FF28BC"/>
    <w:rsid w:val="00FF3676"/>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BBF2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 w:type="paragraph" w:styleId="ListParagraph">
    <w:name w:val="List Paragraph"/>
    <w:basedOn w:val="Normal"/>
    <w:uiPriority w:val="34"/>
    <w:qFormat/>
    <w:rsid w:val="002834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okenk@uw.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51F31-C29A-4C4A-8F0C-E4940B63A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25</Pages>
  <Words>21961</Words>
  <Characters>125182</Characters>
  <Application>Microsoft Macintosh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46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okenk</cp:lastModifiedBy>
  <cp:revision>193</cp:revision>
  <cp:lastPrinted>2016-08-17T22:08:00Z</cp:lastPrinted>
  <dcterms:created xsi:type="dcterms:W3CDTF">2016-12-06T01:22:00Z</dcterms:created>
  <dcterms:modified xsi:type="dcterms:W3CDTF">2016-12-0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Po1ovQpX"/&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